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DB7866" w14:textId="77777777" w:rsidR="000539ED" w:rsidRPr="000539ED" w:rsidRDefault="00D60924" w:rsidP="000539ED">
      <w:pPr>
        <w:ind w:right="-518" w:hanging="142"/>
        <w:jc w:val="center"/>
        <w:rPr>
          <w:rFonts w:ascii="Times New Roman" w:hAnsi="Times New Roman" w:cs="Times New Roman"/>
          <w:b/>
          <w:lang w:val="en"/>
        </w:rPr>
      </w:pPr>
      <w:r w:rsidRPr="000539ED">
        <w:rPr>
          <w:rFonts w:ascii="Times New Roman" w:hAnsi="Times New Roman" w:cs="Times New Roman"/>
          <w:b/>
          <w:lang w:val="en"/>
        </w:rPr>
        <w:t xml:space="preserve">Supplementary Information </w:t>
      </w:r>
      <w:r w:rsidR="000539ED" w:rsidRPr="000539ED">
        <w:rPr>
          <w:rFonts w:ascii="Times New Roman" w:hAnsi="Times New Roman" w:cs="Times New Roman"/>
          <w:b/>
          <w:lang w:val="en"/>
        </w:rPr>
        <w:t xml:space="preserve">to </w:t>
      </w:r>
    </w:p>
    <w:p w14:paraId="79AFBA17" w14:textId="77777777" w:rsidR="000539ED" w:rsidRDefault="000539ED" w:rsidP="000539ED">
      <w:pPr>
        <w:ind w:right="-518" w:hanging="142"/>
        <w:jc w:val="center"/>
        <w:rPr>
          <w:rFonts w:ascii="Arial" w:hAnsi="Arial" w:cs="Arial"/>
          <w:b/>
          <w:sz w:val="20"/>
          <w:szCs w:val="20"/>
          <w:lang w:val="en"/>
        </w:rPr>
      </w:pPr>
    </w:p>
    <w:p w14:paraId="312FA279" w14:textId="77777777" w:rsidR="003C542D" w:rsidRPr="00641E91" w:rsidRDefault="003C542D" w:rsidP="003C542D">
      <w:pPr>
        <w:ind w:hanging="142"/>
        <w:jc w:val="center"/>
        <w:rPr>
          <w:lang w:val="en-US"/>
        </w:rPr>
      </w:pPr>
      <w:r w:rsidRPr="00641E91">
        <w:rPr>
          <w:b/>
          <w:sz w:val="32"/>
          <w:szCs w:val="32"/>
          <w:lang w:val="en-US"/>
        </w:rPr>
        <w:t xml:space="preserve">Parallel evolution of high-level aminoglycoside resistance in </w:t>
      </w:r>
      <w:r w:rsidRPr="00641E91">
        <w:rPr>
          <w:b/>
          <w:i/>
          <w:sz w:val="32"/>
          <w:szCs w:val="32"/>
          <w:lang w:val="en-US"/>
        </w:rPr>
        <w:t>Escherichia coli</w:t>
      </w:r>
      <w:r w:rsidRPr="00641E91">
        <w:rPr>
          <w:b/>
          <w:sz w:val="32"/>
          <w:szCs w:val="32"/>
          <w:lang w:val="en-US"/>
        </w:rPr>
        <w:t xml:space="preserve"> under low and high mutation supply rates</w:t>
      </w:r>
    </w:p>
    <w:p w14:paraId="7AC004C9" w14:textId="77777777" w:rsidR="000539ED" w:rsidRPr="00641E91" w:rsidRDefault="000539ED" w:rsidP="000539ED">
      <w:pPr>
        <w:ind w:right="-518"/>
        <w:jc w:val="both"/>
        <w:rPr>
          <w:b/>
          <w:lang w:val="en-US"/>
        </w:rPr>
      </w:pPr>
    </w:p>
    <w:p w14:paraId="7D7301A9" w14:textId="77777777" w:rsidR="000539ED" w:rsidRPr="00641E91" w:rsidRDefault="000539ED" w:rsidP="000539ED">
      <w:pPr>
        <w:ind w:right="-518"/>
        <w:jc w:val="both"/>
        <w:rPr>
          <w:b/>
          <w:lang w:val="en-US"/>
        </w:rPr>
      </w:pPr>
    </w:p>
    <w:p w14:paraId="401398D8" w14:textId="0B78BBB9" w:rsidR="000539ED" w:rsidRPr="00833835" w:rsidRDefault="000539ED" w:rsidP="000539ED">
      <w:pPr>
        <w:ind w:right="-518"/>
        <w:jc w:val="center"/>
        <w:rPr>
          <w:b/>
          <w:lang w:val="en-US"/>
        </w:rPr>
      </w:pPr>
      <w:r w:rsidRPr="00833835">
        <w:rPr>
          <w:b/>
          <w:lang w:val="en-US"/>
        </w:rPr>
        <w:t>By Claudia Ibacache-Quir</w:t>
      </w:r>
      <w:r w:rsidR="005F297B" w:rsidRPr="00833835">
        <w:rPr>
          <w:b/>
          <w:lang w:val="en-US"/>
        </w:rPr>
        <w:t>oga, Juan Carlos Oliveros</w:t>
      </w:r>
      <w:r w:rsidR="003C542D" w:rsidRPr="00833835">
        <w:rPr>
          <w:b/>
          <w:lang w:val="en-US"/>
        </w:rPr>
        <w:t>, Alejandro Couce</w:t>
      </w:r>
      <w:r w:rsidR="005F297B" w:rsidRPr="00833835">
        <w:rPr>
          <w:b/>
          <w:lang w:val="en-US"/>
        </w:rPr>
        <w:t xml:space="preserve"> and Jesús</w:t>
      </w:r>
      <w:r w:rsidRPr="00833835">
        <w:rPr>
          <w:b/>
          <w:lang w:val="en-US"/>
        </w:rPr>
        <w:t xml:space="preserve"> Blázquez.</w:t>
      </w:r>
    </w:p>
    <w:p w14:paraId="2E85519E" w14:textId="6FE14480" w:rsidR="00FC3078" w:rsidRPr="00833835" w:rsidRDefault="00FC3078" w:rsidP="00FC3078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14:paraId="12A8C6DA" w14:textId="77777777" w:rsidR="000539ED" w:rsidRPr="00833835" w:rsidRDefault="000539ED" w:rsidP="00FC3078">
      <w:pPr>
        <w:spacing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14:paraId="2BBAF002" w14:textId="77777777" w:rsidR="000539ED" w:rsidRPr="00833835" w:rsidRDefault="000539ED">
      <w:pPr>
        <w:rPr>
          <w:rFonts w:ascii="Arial" w:hAnsi="Arial" w:cs="Arial"/>
          <w:b/>
          <w:sz w:val="20"/>
          <w:szCs w:val="20"/>
          <w:lang w:val="en-US"/>
        </w:rPr>
      </w:pPr>
      <w:r w:rsidRPr="00833835">
        <w:rPr>
          <w:rFonts w:ascii="Arial" w:hAnsi="Arial" w:cs="Arial"/>
          <w:b/>
          <w:sz w:val="20"/>
          <w:szCs w:val="20"/>
          <w:lang w:val="en-US"/>
        </w:rPr>
        <w:br w:type="page"/>
      </w:r>
    </w:p>
    <w:p w14:paraId="49A775CC" w14:textId="1D2B9334" w:rsidR="00F67B10" w:rsidRPr="001F4DEE" w:rsidRDefault="00F67B10" w:rsidP="00F67B10">
      <w:pPr>
        <w:rPr>
          <w:rFonts w:ascii="Arial" w:hAnsi="Arial" w:cs="Arial"/>
          <w:b/>
          <w:sz w:val="18"/>
          <w:szCs w:val="20"/>
          <w:lang w:val="en-US"/>
        </w:rPr>
      </w:pPr>
      <w:r w:rsidRPr="001F4DEE">
        <w:rPr>
          <w:rFonts w:ascii="Arial" w:hAnsi="Arial" w:cs="Arial"/>
          <w:b/>
          <w:sz w:val="18"/>
          <w:szCs w:val="20"/>
          <w:lang w:val="en-US"/>
        </w:rPr>
        <w:lastRenderedPageBreak/>
        <w:t>Supplementary Table S1. Bacterial strains used in this study.</w:t>
      </w:r>
    </w:p>
    <w:p w14:paraId="77747488" w14:textId="77777777" w:rsidR="00F67B10" w:rsidRPr="00B10598" w:rsidRDefault="00F67B10" w:rsidP="00FC3078">
      <w:pPr>
        <w:spacing w:line="480" w:lineRule="auto"/>
        <w:rPr>
          <w:rFonts w:ascii="Arial" w:hAnsi="Arial" w:cs="Arial"/>
          <w:b/>
          <w:sz w:val="20"/>
          <w:szCs w:val="20"/>
          <w:lang w:val="en"/>
        </w:rPr>
      </w:pPr>
    </w:p>
    <w:tbl>
      <w:tblPr>
        <w:tblW w:w="6333" w:type="dxa"/>
        <w:tblInd w:w="70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3"/>
        <w:gridCol w:w="2760"/>
        <w:gridCol w:w="2240"/>
      </w:tblGrid>
      <w:tr w:rsidR="00F26CAA" w:rsidRPr="0049455A" w14:paraId="74B3E8C5" w14:textId="77777777" w:rsidTr="00F16AD1">
        <w:trPr>
          <w:trHeight w:val="221"/>
        </w:trPr>
        <w:tc>
          <w:tcPr>
            <w:tcW w:w="1333" w:type="dxa"/>
            <w:shd w:val="clear" w:color="auto" w:fill="auto"/>
            <w:noWrap/>
            <w:vAlign w:val="center"/>
            <w:hideMark/>
          </w:tcPr>
          <w:p w14:paraId="4B98EE51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Strain</w:t>
            </w:r>
          </w:p>
        </w:tc>
        <w:tc>
          <w:tcPr>
            <w:tcW w:w="2760" w:type="dxa"/>
            <w:shd w:val="clear" w:color="auto" w:fill="auto"/>
            <w:noWrap/>
            <w:vAlign w:val="center"/>
            <w:hideMark/>
          </w:tcPr>
          <w:p w14:paraId="44FB840C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Description</w:t>
            </w:r>
          </w:p>
        </w:tc>
        <w:tc>
          <w:tcPr>
            <w:tcW w:w="2240" w:type="dxa"/>
            <w:shd w:val="clear" w:color="auto" w:fill="auto"/>
            <w:noWrap/>
            <w:vAlign w:val="center"/>
            <w:hideMark/>
          </w:tcPr>
          <w:p w14:paraId="0005AC69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Reference</w:t>
            </w:r>
          </w:p>
        </w:tc>
      </w:tr>
      <w:tr w:rsidR="00F26CAA" w:rsidRPr="0049455A" w14:paraId="19AD9C27" w14:textId="77777777" w:rsidTr="00F16AD1">
        <w:trPr>
          <w:trHeight w:val="221"/>
        </w:trPr>
        <w:tc>
          <w:tcPr>
            <w:tcW w:w="1333" w:type="dxa"/>
            <w:shd w:val="clear" w:color="auto" w:fill="auto"/>
            <w:vAlign w:val="center"/>
            <w:hideMark/>
          </w:tcPr>
          <w:p w14:paraId="34F5C95A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543A45CE" w14:textId="77777777" w:rsidR="00FC3078" w:rsidRPr="00833835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F-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λ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- 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ilvG  rfb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-50  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rph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-1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5A94CDF2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Laboratory collection</w:t>
            </w:r>
          </w:p>
        </w:tc>
      </w:tr>
      <w:tr w:rsidR="00F26CAA" w:rsidRPr="0049455A" w14:paraId="1C909BD6" w14:textId="77777777" w:rsidTr="00F16AD1">
        <w:trPr>
          <w:trHeight w:val="530"/>
        </w:trPr>
        <w:tc>
          <w:tcPr>
            <w:tcW w:w="1333" w:type="dxa"/>
            <w:shd w:val="clear" w:color="auto" w:fill="auto"/>
            <w:vAlign w:val="center"/>
            <w:hideMark/>
          </w:tcPr>
          <w:p w14:paraId="344C327A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BW25113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6A392F89" w14:textId="02DE379B" w:rsidR="00FC3078" w:rsidRPr="00833835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-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(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araD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-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araB)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567 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lac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Z4787::rrnB-3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LAM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-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ph-1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(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haD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-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haB)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568  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hsdR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514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2EE183F8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Laboratory collection</w:t>
            </w:r>
          </w:p>
        </w:tc>
      </w:tr>
      <w:tr w:rsidR="00F26CAA" w:rsidRPr="0049455A" w14:paraId="2DA5ED32" w14:textId="77777777" w:rsidTr="00F16AD1">
        <w:trPr>
          <w:trHeight w:val="221"/>
        </w:trPr>
        <w:tc>
          <w:tcPr>
            <w:tcW w:w="1333" w:type="dxa"/>
            <w:shd w:val="clear" w:color="auto" w:fill="auto"/>
            <w:vAlign w:val="center"/>
            <w:hideMark/>
          </w:tcPr>
          <w:p w14:paraId="72B712F1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JW0205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745E9C36" w14:textId="26A4FFBC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BW25113 Δ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dnaQ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::Kan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KanR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6C9BBCC6" w14:textId="3CACF2C4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CYWJhPC9BdXRob3I+PFllYXI+MjAwNjwvWWVhcj48UmVj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CYWJhPC9BdXRob3I+PFllYXI+MjAwNjwvWWVhcj48UmVj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Pr="0049455A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1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2C7B0CC9" w14:textId="77777777" w:rsidTr="00F16AD1">
        <w:trPr>
          <w:trHeight w:val="221"/>
        </w:trPr>
        <w:tc>
          <w:tcPr>
            <w:tcW w:w="1333" w:type="dxa"/>
            <w:shd w:val="clear" w:color="auto" w:fill="auto"/>
            <w:vAlign w:val="center"/>
            <w:hideMark/>
          </w:tcPr>
          <w:p w14:paraId="518954FB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JW3711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1C8DF568" w14:textId="77D7BEF4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BW25113 Δ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atpG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::Kan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KanR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0D0C508E" w14:textId="5D77B46C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Baba&lt;/Author&gt;&lt;Year&gt;2006&lt;/Year&gt;&lt;RecNum&gt;777&lt;/RecNum&gt;&lt;DisplayText&gt;[1]&lt;/DisplayText&gt;&lt;record&gt;&lt;rec-number&gt;777&lt;/rec-number&gt;&lt;foreign-keys&gt;&lt;key app="EN" db-id="dve2ra9t7st5fretp5xve9z22vdzpz5rz5xf" timestamp="1504116878"&gt;777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edition&gt;2006/06/02&lt;/edition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work-type&gt;Research Support, N.I.H., Extramural&amp;#xD;Research Support, Non-U.S. Gov&amp;apos;t&lt;/work-type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Pr="0049455A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1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74AF203F" w14:textId="77777777" w:rsidTr="00F16AD1">
        <w:trPr>
          <w:trHeight w:val="221"/>
        </w:trPr>
        <w:tc>
          <w:tcPr>
            <w:tcW w:w="1333" w:type="dxa"/>
            <w:shd w:val="clear" w:color="auto" w:fill="auto"/>
            <w:vAlign w:val="center"/>
            <w:hideMark/>
          </w:tcPr>
          <w:p w14:paraId="07A65383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JW0422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12DE8FED" w14:textId="78DCB25A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BW25113 ΔcyoA::Kan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KanR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7F442793" w14:textId="7EB2F994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Baba&lt;/Author&gt;&lt;Year&gt;2006&lt;/Year&gt;&lt;RecNum&gt;777&lt;/RecNum&gt;&lt;DisplayText&gt;[1]&lt;/DisplayText&gt;&lt;record&gt;&lt;rec-number&gt;777&lt;/rec-number&gt;&lt;foreign-keys&gt;&lt;key app="EN" db-id="dve2ra9t7st5fretp5xve9z22vdzpz5rz5xf" timestamp="1504116878"&gt;777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edition&gt;2006/06/02&lt;/edition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work-type&gt;Research Support, N.I.H., Extramural&amp;#xD;Research Support, Non-U.S. Gov&amp;apos;t&lt;/work-type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Pr="0049455A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1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268CC901" w14:textId="77777777" w:rsidTr="00F16AD1">
        <w:trPr>
          <w:trHeight w:val="691"/>
        </w:trPr>
        <w:tc>
          <w:tcPr>
            <w:tcW w:w="1333" w:type="dxa"/>
            <w:shd w:val="clear" w:color="auto" w:fill="auto"/>
            <w:vAlign w:val="center"/>
            <w:hideMark/>
          </w:tcPr>
          <w:p w14:paraId="7D74F5D0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DH5α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0B07202E" w14:textId="4644891F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-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end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glnV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44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thi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-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ec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el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gyr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96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deoR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nupG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Φ80d</w:t>
            </w:r>
            <w:r w:rsidRPr="0049455A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lacZ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M15 Δ(</w:t>
            </w:r>
            <w:r w:rsidRPr="0049455A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lacZYA-argF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)U169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hsdR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17(r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s-CL"/>
              </w:rPr>
              <w:t>K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-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m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bscript"/>
                <w:lang w:val="es-CL"/>
              </w:rPr>
              <w:t>K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+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)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.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λ–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2B6A42AE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Laboratory collection</w:t>
            </w:r>
          </w:p>
        </w:tc>
      </w:tr>
      <w:tr w:rsidR="00F26CAA" w:rsidRPr="0049455A" w14:paraId="0881E757" w14:textId="77777777" w:rsidTr="00F16AD1">
        <w:trPr>
          <w:trHeight w:val="488"/>
        </w:trPr>
        <w:tc>
          <w:tcPr>
            <w:tcW w:w="1333" w:type="dxa"/>
            <w:shd w:val="clear" w:color="auto" w:fill="auto"/>
            <w:vAlign w:val="center"/>
            <w:hideMark/>
          </w:tcPr>
          <w:p w14:paraId="02080342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CC118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0871B0EE" w14:textId="77777777" w:rsidR="00FC3078" w:rsidRPr="00833835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(ara-leu) araD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Δ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lacX74 galE galK phoA20 thi-1 rpsE rpoB argE (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m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 xml:space="preserve">) recA1 </w:t>
            </w:r>
            <w:r w:rsidRPr="0049455A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λ</w:t>
            </w:r>
            <w:r w:rsidRPr="0083383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pir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phage lysogen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0C9D458D" w14:textId="77777777" w:rsidR="00FC3078" w:rsidRPr="0049455A" w:rsidRDefault="00FC3078" w:rsidP="00FC307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de Lorenzo&lt;/Author&gt;&lt;Year&gt;1994&lt;/Year&gt;&lt;RecNum&gt;3&lt;/RecNum&gt;&lt;DisplayText&gt;[2]&lt;/DisplayText&gt;&lt;record&gt;&lt;rec-number&gt;3&lt;/rec-number&gt;&lt;foreign-keys&gt;&lt;key app="EN" db-id="5te0erdsqr5wwzett01ppfexad229zapexwf" timestamp="1483531239"&gt;3&lt;/key&gt;&lt;/foreign-keys&gt;&lt;ref-type name="Book Section"&gt;5&lt;/ref-type&gt;&lt;contributors&gt;&lt;authors&gt;&lt;author&gt;de Lorenzo, Víctor&lt;/author&gt;&lt;author&gt;Timmis, Kenneth N.&lt;/author&gt;&lt;/authors&gt;&lt;secondary-authors&gt;&lt;author&gt;Virginia L. Clark, Patrik M. Bavoil&lt;/author&gt;&lt;/secondary-authors&gt;&lt;/contributors&gt;&lt;titles&gt;&lt;title&gt;Analysis and construction of stable phenotypes in gram-negative bacteria with Tn5- and Tn10-derived minitransposons&lt;/title&gt;&lt;secondary-title&gt;Methods in Enzymology&lt;/secondary-title&gt;&lt;/titles&gt;&lt;pages&gt;386-405&lt;/pages&gt;&lt;volume&gt;Volume 235&lt;/volume&gt;&lt;dates&gt;&lt;year&gt;1994&lt;/year&gt;&lt;/dates&gt;&lt;publisher&gt;Academic Press&lt;/publisher&gt;&lt;isbn&gt;0076-6879&lt;/isbn&gt;&lt;urls&gt;&lt;related-urls&gt;&lt;url&gt;http://www.sciencedirect.com/science/article/pii/0076687994351570&lt;/url&gt;&lt;/related-urls&gt;&lt;/urls&gt;&lt;electronic-resource-num&gt;http://dx.doi.org/10.1016/0076-6879(94)35157-0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Pr="0049455A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2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5EAEEDD2" w14:textId="77777777" w:rsidTr="00F16AD1">
        <w:trPr>
          <w:trHeight w:val="530"/>
        </w:trPr>
        <w:tc>
          <w:tcPr>
            <w:tcW w:w="1333" w:type="dxa"/>
            <w:shd w:val="clear" w:color="auto" w:fill="auto"/>
            <w:vAlign w:val="center"/>
            <w:hideMark/>
          </w:tcPr>
          <w:p w14:paraId="7A94B6DE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JM109</w:t>
            </w:r>
          </w:p>
        </w:tc>
        <w:tc>
          <w:tcPr>
            <w:tcW w:w="2760" w:type="dxa"/>
            <w:shd w:val="clear" w:color="auto" w:fill="auto"/>
            <w:vAlign w:val="center"/>
            <w:hideMark/>
          </w:tcPr>
          <w:p w14:paraId="363859C7" w14:textId="4E13886B" w:rsidR="00FC3078" w:rsidRPr="0049455A" w:rsidRDefault="00FC3078" w:rsidP="00474F67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F´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traD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36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proA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vertAlign w:val="superscript"/>
                <w:lang w:val="es-CL"/>
              </w:rPr>
              <w:t>+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B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+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lacI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q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Δ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gRXhjbHVkZVllYXI9IjEiPjxBdXRob3I+QW50b2dub25pPC9BdXRob3I+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xOTQyLTg8L3BhZ2VzPjx2b2x1bWU+Mjc0PC92b2x1bWU+PG51bWJlcj40PC9udW1i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</w:fldData>
              </w:fldChar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gRXhjbHVkZVllYXI9IjEiPjxBdXRob3I+QW50b2dub25pPC9BdXRob3I+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xOTQyLTg8L3BhZ2VzPjx2b2x1bWU+Mjc0PC92b2x1bWU+PG51bWJlcj40PC9udW1i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</w:fldData>
              </w:fldChar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3]</w:t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M15/ Δ(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lac-proAB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)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glnV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44 e14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-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gyr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96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ec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rel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>end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1 </w:t>
            </w:r>
            <w:r w:rsidRPr="0049455A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s-CL"/>
              </w:rPr>
              <w:t xml:space="preserve">thi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hsdR17</w:t>
            </w:r>
          </w:p>
        </w:tc>
        <w:tc>
          <w:tcPr>
            <w:tcW w:w="2240" w:type="dxa"/>
            <w:shd w:val="clear" w:color="auto" w:fill="auto"/>
            <w:vAlign w:val="center"/>
            <w:hideMark/>
          </w:tcPr>
          <w:p w14:paraId="2AD8EAA8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Dr. L.A. Fernández Laboratory</w:t>
            </w:r>
          </w:p>
        </w:tc>
      </w:tr>
      <w:tr w:rsidR="00F26CAA" w:rsidRPr="0049455A" w14:paraId="745C918C" w14:textId="77777777" w:rsidTr="00F16AD1">
        <w:trPr>
          <w:trHeight w:val="530"/>
        </w:trPr>
        <w:tc>
          <w:tcPr>
            <w:tcW w:w="1333" w:type="dxa"/>
            <w:shd w:val="clear" w:color="auto" w:fill="auto"/>
            <w:vAlign w:val="center"/>
          </w:tcPr>
          <w:p w14:paraId="77E6735E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FhuA196</w:t>
            </w:r>
          </w:p>
        </w:tc>
        <w:tc>
          <w:tcPr>
            <w:tcW w:w="2760" w:type="dxa"/>
            <w:shd w:val="clear" w:color="auto" w:fill="auto"/>
            <w:vAlign w:val="center"/>
          </w:tcPr>
          <w:p w14:paraId="5EE4D46F" w14:textId="77777777" w:rsidR="00FC3078" w:rsidRPr="00B10598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MG1655-derivatives with and insertion at position 197</w:t>
            </w:r>
          </w:p>
        </w:tc>
        <w:tc>
          <w:tcPr>
            <w:tcW w:w="2240" w:type="dxa"/>
            <w:shd w:val="clear" w:color="auto" w:fill="auto"/>
            <w:vAlign w:val="center"/>
          </w:tcPr>
          <w:p w14:paraId="0BB686C3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study</w:t>
            </w:r>
          </w:p>
        </w:tc>
      </w:tr>
      <w:tr w:rsidR="00F26CAA" w:rsidRPr="0049455A" w14:paraId="5368DD8B" w14:textId="77777777" w:rsidTr="00F16AD1">
        <w:trPr>
          <w:trHeight w:val="530"/>
        </w:trPr>
        <w:tc>
          <w:tcPr>
            <w:tcW w:w="1333" w:type="dxa"/>
            <w:shd w:val="clear" w:color="auto" w:fill="auto"/>
            <w:vAlign w:val="center"/>
          </w:tcPr>
          <w:p w14:paraId="1E48963B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EFG593</w:t>
            </w:r>
          </w:p>
        </w:tc>
        <w:tc>
          <w:tcPr>
            <w:tcW w:w="2760" w:type="dxa"/>
            <w:shd w:val="clear" w:color="auto" w:fill="auto"/>
            <w:vAlign w:val="center"/>
          </w:tcPr>
          <w:p w14:paraId="61B81E56" w14:textId="77777777" w:rsidR="00FC3078" w:rsidRPr="0049455A" w:rsidRDefault="00FC3078" w:rsidP="00FC3078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MG1655-derivatives. Fus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F593L</w:t>
            </w:r>
          </w:p>
        </w:tc>
        <w:tc>
          <w:tcPr>
            <w:tcW w:w="2240" w:type="dxa"/>
            <w:shd w:val="clear" w:color="auto" w:fill="auto"/>
            <w:vAlign w:val="center"/>
          </w:tcPr>
          <w:p w14:paraId="6F70BF54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study</w:t>
            </w:r>
          </w:p>
        </w:tc>
      </w:tr>
      <w:tr w:rsidR="00F26CAA" w:rsidRPr="0049455A" w14:paraId="0F96F31F" w14:textId="77777777" w:rsidTr="00F16AD1">
        <w:trPr>
          <w:trHeight w:val="530"/>
        </w:trPr>
        <w:tc>
          <w:tcPr>
            <w:tcW w:w="1333" w:type="dxa"/>
            <w:shd w:val="clear" w:color="auto" w:fill="auto"/>
            <w:vAlign w:val="center"/>
          </w:tcPr>
          <w:p w14:paraId="79080A37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  <w:t>PotA208</w:t>
            </w:r>
          </w:p>
        </w:tc>
        <w:tc>
          <w:tcPr>
            <w:tcW w:w="2760" w:type="dxa"/>
            <w:shd w:val="clear" w:color="auto" w:fill="auto"/>
            <w:vAlign w:val="center"/>
          </w:tcPr>
          <w:p w14:paraId="447CCF53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MG1655-derivatives. PotA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  <w:lang w:val="es-CL"/>
              </w:rPr>
              <w:t>Q208L</w:t>
            </w:r>
          </w:p>
        </w:tc>
        <w:tc>
          <w:tcPr>
            <w:tcW w:w="2240" w:type="dxa"/>
            <w:shd w:val="clear" w:color="auto" w:fill="auto"/>
            <w:vAlign w:val="center"/>
          </w:tcPr>
          <w:p w14:paraId="032A7A00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study</w:t>
            </w:r>
          </w:p>
        </w:tc>
      </w:tr>
    </w:tbl>
    <w:p w14:paraId="2CF9AAAE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5DD92A02" w14:textId="77777777" w:rsidR="00474F67" w:rsidRDefault="00474F67" w:rsidP="00F67B10">
      <w:pPr>
        <w:rPr>
          <w:rFonts w:ascii="Arial" w:hAnsi="Arial" w:cs="Arial"/>
          <w:b/>
          <w:sz w:val="20"/>
          <w:szCs w:val="20"/>
          <w:lang w:val="en-US"/>
        </w:rPr>
      </w:pPr>
    </w:p>
    <w:p w14:paraId="6F2D6CD6" w14:textId="77777777" w:rsidR="00474F67" w:rsidRDefault="00474F67" w:rsidP="00F67B10">
      <w:pPr>
        <w:rPr>
          <w:rFonts w:ascii="Arial" w:hAnsi="Arial" w:cs="Arial"/>
          <w:b/>
          <w:sz w:val="20"/>
          <w:szCs w:val="20"/>
          <w:lang w:val="en-US"/>
        </w:rPr>
      </w:pPr>
    </w:p>
    <w:p w14:paraId="3CB543FB" w14:textId="77777777" w:rsidR="00474F67" w:rsidRDefault="00474F67" w:rsidP="00F67B10">
      <w:pPr>
        <w:rPr>
          <w:rFonts w:ascii="Arial" w:hAnsi="Arial" w:cs="Arial"/>
          <w:b/>
          <w:sz w:val="20"/>
          <w:szCs w:val="20"/>
          <w:lang w:val="en-US"/>
        </w:rPr>
      </w:pPr>
    </w:p>
    <w:p w14:paraId="10FDBFF0" w14:textId="77777777" w:rsidR="00474F67" w:rsidRDefault="00474F67" w:rsidP="00F67B10">
      <w:pPr>
        <w:rPr>
          <w:rFonts w:ascii="Arial" w:hAnsi="Arial" w:cs="Arial"/>
          <w:b/>
          <w:sz w:val="20"/>
          <w:szCs w:val="20"/>
          <w:lang w:val="en-US"/>
        </w:rPr>
      </w:pPr>
    </w:p>
    <w:p w14:paraId="228DA941" w14:textId="3F941DC8" w:rsidR="00F67B10" w:rsidRPr="001F4DEE" w:rsidRDefault="00F67B10" w:rsidP="00F67B10">
      <w:pPr>
        <w:rPr>
          <w:rFonts w:ascii="Arial" w:hAnsi="Arial" w:cs="Arial"/>
          <w:sz w:val="18"/>
          <w:szCs w:val="20"/>
          <w:lang w:val="en-US"/>
        </w:rPr>
      </w:pPr>
      <w:r w:rsidRPr="001F4DEE">
        <w:rPr>
          <w:rFonts w:ascii="Arial" w:hAnsi="Arial" w:cs="Arial"/>
          <w:b/>
          <w:sz w:val="18"/>
          <w:szCs w:val="20"/>
          <w:lang w:val="en-US"/>
        </w:rPr>
        <w:t xml:space="preserve">Supplementary Table S2. </w:t>
      </w:r>
      <w:r w:rsidR="00AC21B7" w:rsidRPr="001F4DEE">
        <w:rPr>
          <w:rFonts w:ascii="Arial" w:hAnsi="Arial" w:cs="Arial"/>
          <w:b/>
          <w:sz w:val="18"/>
          <w:szCs w:val="20"/>
          <w:lang w:val="en-US"/>
        </w:rPr>
        <w:t>Plasmids</w:t>
      </w:r>
      <w:r w:rsidRPr="001F4DEE">
        <w:rPr>
          <w:rFonts w:ascii="Arial" w:hAnsi="Arial" w:cs="Arial"/>
          <w:b/>
          <w:sz w:val="18"/>
          <w:szCs w:val="20"/>
          <w:lang w:val="en-US"/>
        </w:rPr>
        <w:t xml:space="preserve"> used in this study.</w:t>
      </w:r>
    </w:p>
    <w:p w14:paraId="5E829CDD" w14:textId="77777777" w:rsidR="00F67B10" w:rsidRPr="0049455A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tbl>
      <w:tblPr>
        <w:tblW w:w="632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54"/>
        <w:gridCol w:w="2850"/>
        <w:gridCol w:w="1719"/>
      </w:tblGrid>
      <w:tr w:rsidR="00F26CAA" w:rsidRPr="0049455A" w14:paraId="67BB4DCD" w14:textId="77777777" w:rsidTr="00F67B10">
        <w:trPr>
          <w:trHeight w:val="152"/>
        </w:trPr>
        <w:tc>
          <w:tcPr>
            <w:tcW w:w="17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6BC54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Vector</w:t>
            </w:r>
          </w:p>
        </w:tc>
        <w:tc>
          <w:tcPr>
            <w:tcW w:w="2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C3D097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Description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25DDD1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Reference</w:t>
            </w:r>
          </w:p>
        </w:tc>
      </w:tr>
      <w:tr w:rsidR="00F26CAA" w:rsidRPr="0049455A" w14:paraId="202406D7" w14:textId="77777777" w:rsidTr="00F67B10">
        <w:trPr>
          <w:trHeight w:val="225"/>
        </w:trPr>
        <w:tc>
          <w:tcPr>
            <w:tcW w:w="17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49821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24N</w:t>
            </w:r>
          </w:p>
        </w:tc>
        <w:tc>
          <w:tcPr>
            <w:tcW w:w="2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CD79F" w14:textId="03857EC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ColE1-ori </w:t>
            </w:r>
            <w:r w:rsidRPr="00B10598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n"/>
              </w:rPr>
              <w:t>cat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</w:t>
            </w:r>
            <w:r w:rsidRPr="00B10598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n"/>
              </w:rPr>
              <w:t>lacIq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PT5lac</w:t>
            </w:r>
            <w:r w:rsidR="00474F67"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.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.</w:t>
            </w:r>
          </w:p>
        </w:tc>
        <w:tc>
          <w:tcPr>
            <w:tcW w:w="1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98B9FE" w14:textId="2B7C9845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2CE5CCD2" w14:textId="77777777" w:rsidTr="00F67B10">
        <w:trPr>
          <w:trHeight w:val="248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7171C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-</w:t>
            </w:r>
            <w:r w:rsidRPr="0049455A">
              <w:rPr>
                <w:rFonts w:ascii="Arial" w:eastAsia="Times New Roman" w:hAnsi="Arial" w:cs="Arial"/>
                <w:b/>
                <w:bCs/>
                <w:i/>
                <w:color w:val="000000"/>
                <w:sz w:val="16"/>
                <w:szCs w:val="16"/>
                <w:lang w:val="es-CL"/>
              </w:rPr>
              <w:t>atpG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E5F11" w14:textId="77777777" w:rsidR="00FC3078" w:rsidRPr="00484346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Plasmid derived from pCA24N with </w:t>
            </w:r>
            <w:r w:rsidRPr="00B10598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atpG </w:t>
            </w:r>
            <w:r w:rsidRPr="008354E4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insertion</w:t>
            </w:r>
            <w:r w:rsidRPr="00B10598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. </w:t>
            </w:r>
            <w:r w:rsidRPr="00484346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hlR</w:t>
            </w:r>
            <w:r w:rsidRPr="00484346">
              <w:rPr>
                <w:rFonts w:ascii="Arial" w:eastAsia="Times New Roman" w:hAnsi="Arial" w:cs="Arial"/>
                <w:iCs/>
                <w:color w:val="000000"/>
                <w:sz w:val="16"/>
                <w:szCs w:val="16"/>
                <w:lang w:val="en-US"/>
              </w:rPr>
              <w:t>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81FD79" w14:textId="64443411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1D84F72B" w14:textId="77777777" w:rsidTr="00F67B10">
        <w:trPr>
          <w:trHeight w:val="225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F612B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-</w:t>
            </w:r>
            <w:r w:rsidRPr="0049455A">
              <w:rPr>
                <w:rFonts w:ascii="Arial" w:eastAsia="Times New Roman" w:hAnsi="Arial" w:cs="Arial"/>
                <w:b/>
                <w:bCs/>
                <w:i/>
                <w:color w:val="000000"/>
                <w:sz w:val="16"/>
                <w:szCs w:val="16"/>
                <w:lang w:val="es-CL"/>
              </w:rPr>
              <w:t>cyoA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F7009" w14:textId="4C36F3CA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Plasmid derived from pCA24N with </w:t>
            </w:r>
            <w:r w:rsidRPr="004502C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cyoA </w:t>
            </w:r>
            <w:r w:rsidR="008354E4" w:rsidRPr="004502C3">
              <w:rPr>
                <w:rFonts w:ascii="Arial" w:eastAsia="Times New Roman" w:hAnsi="Arial" w:cs="Arial"/>
                <w:iCs/>
                <w:color w:val="000000"/>
                <w:sz w:val="16"/>
                <w:szCs w:val="16"/>
                <w:lang w:val="en"/>
              </w:rPr>
              <w:t>insertion</w:t>
            </w:r>
            <w:r w:rsidRPr="004502C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>.</w:t>
            </w:r>
            <w:r w:rsidRPr="00B10598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</w:t>
            </w:r>
            <w:r w:rsidRPr="0049455A">
              <w:rPr>
                <w:rFonts w:ascii="Arial" w:eastAsia="Times New Roman" w:hAnsi="Arial" w:cs="Arial"/>
                <w:iCs/>
                <w:color w:val="000000"/>
                <w:sz w:val="16"/>
                <w:szCs w:val="16"/>
                <w:lang w:val="es-CL"/>
              </w:rPr>
              <w:t>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29D2B3" w14:textId="794BD632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6E78896A" w14:textId="77777777" w:rsidTr="00F67B10">
        <w:trPr>
          <w:trHeight w:val="225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AF3CE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-</w:t>
            </w:r>
            <w:r w:rsidRPr="0049455A">
              <w:rPr>
                <w:rFonts w:ascii="Arial" w:eastAsia="Times New Roman" w:hAnsi="Arial" w:cs="Arial"/>
                <w:b/>
                <w:bCs/>
                <w:i/>
                <w:color w:val="000000"/>
                <w:sz w:val="16"/>
                <w:szCs w:val="16"/>
                <w:lang w:val="es-CL"/>
              </w:rPr>
              <w:t>fhuA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7EEBD" w14:textId="16F722BF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Plasmid derived from pCA24N with </w:t>
            </w:r>
            <w:r w:rsidRPr="004502C3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n"/>
              </w:rPr>
              <w:t xml:space="preserve">fhuA </w:t>
            </w:r>
            <w:r w:rsidR="008354E4" w:rsidRPr="004502C3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insertion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.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CEBEBF" w14:textId="795B88B4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2223C104" w14:textId="77777777" w:rsidTr="00F67B10">
        <w:trPr>
          <w:trHeight w:val="225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C9428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-</w:t>
            </w:r>
            <w:r w:rsidRPr="0049455A">
              <w:rPr>
                <w:rFonts w:ascii="Arial" w:eastAsia="Times New Roman" w:hAnsi="Arial" w:cs="Arial"/>
                <w:b/>
                <w:bCs/>
                <w:i/>
                <w:color w:val="000000"/>
                <w:sz w:val="16"/>
                <w:szCs w:val="16"/>
                <w:lang w:val="es-CL"/>
              </w:rPr>
              <w:t>fusA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0C84B2" w14:textId="7909E33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Plasmid derived from pCA24N with </w:t>
            </w:r>
            <w:r w:rsidRPr="004502C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fusA </w:t>
            </w:r>
            <w:r w:rsidR="008354E4" w:rsidRPr="004502C3">
              <w:rPr>
                <w:rFonts w:ascii="Arial" w:eastAsia="Times New Roman" w:hAnsi="Arial" w:cs="Arial"/>
                <w:iCs/>
                <w:color w:val="000000"/>
                <w:sz w:val="16"/>
                <w:szCs w:val="16"/>
                <w:lang w:val="en"/>
              </w:rPr>
              <w:t>insertion</w:t>
            </w:r>
            <w:r w:rsidRPr="004502C3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>.</w:t>
            </w:r>
            <w:r w:rsidRPr="00B10598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</w:t>
            </w:r>
            <w:r w:rsidRPr="0049455A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L"/>
              </w:rPr>
              <w:t>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4B630C" w14:textId="4EAA04F1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3F259CEB" w14:textId="77777777" w:rsidTr="00F67B10">
        <w:trPr>
          <w:trHeight w:val="253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08175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A-</w:t>
            </w:r>
            <w:r w:rsidRPr="0049455A">
              <w:rPr>
                <w:rFonts w:ascii="Arial" w:eastAsia="Times New Roman" w:hAnsi="Arial" w:cs="Arial"/>
                <w:b/>
                <w:bCs/>
                <w:i/>
                <w:color w:val="000000"/>
                <w:sz w:val="16"/>
                <w:szCs w:val="16"/>
                <w:lang w:val="es-CL"/>
              </w:rPr>
              <w:t>potA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33887" w14:textId="14449D22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Plasmid derived from pCA24N with </w:t>
            </w:r>
            <w:r w:rsidRPr="004502C3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n"/>
              </w:rPr>
              <w:t xml:space="preserve">potA </w:t>
            </w:r>
            <w:r w:rsidR="008354E4" w:rsidRPr="004502C3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insertion</w:t>
            </w:r>
            <w:r w:rsidRPr="004502C3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.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7C5068" w14:textId="0A65D2BC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>
                <w:fldData xml:space="preserve">PEVuZE5vdGU+PENpdGU+PEF1dGhvcj5LaXRhZ2F3YTwvQXV0aG9yPjxZZWFyPjIwMDU8L1llYXI+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==
</w:fldData>
              </w:fldCha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.DATA </w:instrText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4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0F5369C9" w14:textId="77777777" w:rsidTr="00F67B10">
        <w:trPr>
          <w:trHeight w:val="336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1B5DF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KD46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ADEF6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sv-SE"/>
              </w:rPr>
              <w:t>repA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sv-SE"/>
              </w:rPr>
              <w:t xml:space="preserve">101(ts) oriR101 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sv-SE"/>
              </w:rPr>
              <w:t>bla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sv-SE"/>
              </w:rPr>
              <w:t xml:space="preserve"> ParaB</w:t>
            </w:r>
            <w:r w:rsidRPr="00833835">
              <w:rPr>
                <w:rFonts w:ascii="Academy Engraved LET" w:eastAsia="Times New Roman" w:hAnsi="Academy Engraved LET" w:cs="Academy Engraved LET"/>
                <w:color w:val="000000"/>
                <w:sz w:val="16"/>
                <w:szCs w:val="16"/>
                <w:lang w:val="sv-SE"/>
              </w:rPr>
              <w:t>‐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sv-SE"/>
              </w:rPr>
              <w:t xml:space="preserve">(gam bet exo).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mpR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3870FE" w14:textId="1FF8A3C1" w:rsidR="00FC3078" w:rsidRPr="0049455A" w:rsidRDefault="00FC3078" w:rsidP="00474F67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Datsenko&lt;/Author&gt;&lt;Year&gt;2000&lt;/Year&gt;&lt;RecNum&gt;1&lt;/RecNum&gt;&lt;DisplayText&gt;[5]&lt;/DisplayText&gt;&lt;record&gt;&lt;rec-number&gt;1&lt;/rec-number&gt;&lt;foreign-keys&gt;&lt;key app="EN" db-id="5te0erdsqr5wwzett01ppfexad229zapexwf" timestamp="1483531239"&gt;1&lt;/key&gt;&lt;/foreign-keys&gt;&lt;ref-type name="Journal Article"&gt;17&lt;/ref-type&gt;&lt;contributors&gt;&lt;authors&gt;&lt;author&gt;Datsenko, Kirill A.&lt;/author&gt;&lt;author&gt;Wanner, Barry L.&lt;/author&gt;&lt;/authors&gt;&lt;/contributors&gt;&lt;titles&gt;&lt;title&gt;One-step inactivation of chromosomal genes in Escherichia coli K-12 using PCR products&lt;/title&gt;&lt;secondary-title&gt;Proceedings of the National Academy of Sciences&lt;/secondary-title&gt;&lt;/titles&gt;&lt;pages&gt;6640-6645&lt;/pages&gt;&lt;volume&gt;97&lt;/volume&gt;&lt;number&gt;12 %U http://www.pnas.org/content/97/12/6640.abstract&lt;/number&gt;&lt;dates&gt;&lt;year&gt;2000&lt;/year&gt;&lt;/dates&gt;&lt;urls&gt;&lt;related-urls&gt;&lt;url&gt;http://www.pnas.org/content/97/12/6640.full.pdf&lt;/url&gt;&lt;/related-urls&gt;&lt;/urls&gt;&lt;electronic-resource-num&gt;10.1073/pnas.120163297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5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1D782A60" w14:textId="77777777" w:rsidTr="00F67B10">
        <w:trPr>
          <w:trHeight w:val="366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E0FA0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CP20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7A2B2A" w14:textId="1F02414A" w:rsidR="00FC3078" w:rsidRPr="00833835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λ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 xml:space="preserve">cI857(ts) 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fr-FR"/>
              </w:rPr>
              <w:t>repA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 xml:space="preserve">101(ts) oriR101 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fr-FR"/>
              </w:rPr>
              <w:t>bla cat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λ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>pR</w:t>
            </w:r>
            <w:r w:rsidRPr="00833835">
              <w:rPr>
                <w:rFonts w:ascii="Academy Engraved LET" w:eastAsia="Times New Roman" w:hAnsi="Academy Engraved LET" w:cs="Academy Engraved LET"/>
                <w:color w:val="000000"/>
                <w:sz w:val="16"/>
                <w:szCs w:val="16"/>
                <w:lang w:val="fr-FR"/>
              </w:rPr>
              <w:t>‐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>FLP. ChlR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>.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fr-FR"/>
              </w:rPr>
              <w:t xml:space="preserve"> AmpR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D6D363" w14:textId="77C6C03E" w:rsidR="00FC3078" w:rsidRPr="0049455A" w:rsidRDefault="00FC3078" w:rsidP="00474F67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Datsenko&lt;/Author&gt;&lt;Year&gt;2000&lt;/Year&gt;&lt;RecNum&gt;1&lt;/RecNum&gt;&lt;DisplayText&gt;[5]&lt;/DisplayText&gt;&lt;record&gt;&lt;rec-number&gt;1&lt;/rec-number&gt;&lt;foreign-keys&gt;&lt;key app="EN" db-id="5te0erdsqr5wwzett01ppfexad229zapexwf" timestamp="1483531239"&gt;1&lt;/key&gt;&lt;/foreign-keys&gt;&lt;ref-type name="Journal Article"&gt;17&lt;/ref-type&gt;&lt;contributors&gt;&lt;authors&gt;&lt;author&gt;Datsenko, Kirill A.&lt;/author&gt;&lt;author&gt;Wanner, Barry L.&lt;/author&gt;&lt;/authors&gt;&lt;/contributors&gt;&lt;titles&gt;&lt;title&gt;One-step inactivation of chromosomal genes in Escherichia coli K-12 using PCR products&lt;/title&gt;&lt;secondary-title&gt;Proceedings of the National Academy of Sciences&lt;/secondary-title&gt;&lt;/titles&gt;&lt;pages&gt;6640-6645&lt;/pages&gt;&lt;volume&gt;97&lt;/volume&gt;&lt;number&gt;12 %U http://www.pnas.org/content/97/12/6640.abstract&lt;/number&gt;&lt;dates&gt;&lt;year&gt;2000&lt;/year&gt;&lt;/dates&gt;&lt;urls&gt;&lt;related-urls&gt;&lt;url&gt;http://www.pnas.org/content/97/12/6640.full.pdf&lt;/url&gt;&lt;/related-urls&gt;&lt;/urls&gt;&lt;electronic-resource-num&gt;10.1073/pnas.120163297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5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50AD2D10" w14:textId="77777777" w:rsidTr="00B94D91">
        <w:trPr>
          <w:trHeight w:val="225"/>
        </w:trPr>
        <w:tc>
          <w:tcPr>
            <w:tcW w:w="1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E5B33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GE</w:t>
            </w:r>
          </w:p>
        </w:tc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D8174" w14:textId="7FDB5F4B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R6K-ori</w:t>
            </w:r>
            <w:r w:rsidR="00474F67"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>.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</w:t>
            </w:r>
            <w:r w:rsidRPr="00B10598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"/>
              </w:rPr>
              <w:t>polylinker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 region delimited by two I-</w:t>
            </w:r>
            <w:r w:rsidRPr="00B10598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en"/>
              </w:rPr>
              <w:t>Sce</w:t>
            </w:r>
            <w:r w:rsidRPr="00B10598">
              <w:rPr>
                <w:rFonts w:ascii="Arial" w:eastAsia="Times New Roman" w:hAnsi="Arial" w:cs="Arial"/>
                <w:color w:val="000000"/>
                <w:sz w:val="16"/>
                <w:szCs w:val="16"/>
                <w:lang w:val="en"/>
              </w:rPr>
              <w:t xml:space="preserve">I restriction sites.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.</w:t>
            </w:r>
          </w:p>
        </w:tc>
        <w:tc>
          <w:tcPr>
            <w:tcW w:w="17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5C1561" w14:textId="65ED7455" w:rsidR="00FC3078" w:rsidRPr="0049455A" w:rsidRDefault="00FC3078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Piñero-Lambea&lt;/Author&gt;&lt;Year&gt;2015&lt;/Year&gt;&lt;RecNum&gt;782&lt;/RecNum&gt;&lt;DisplayText&gt;[6]&lt;/DisplayText&gt;&lt;record&gt;&lt;rec-number&gt;782&lt;/rec-number&gt;&lt;foreign-keys&gt;&lt;key app="EN" db-id="dve2ra9t7st5fretp5xve9z22vdzpz5rz5xf" timestamp="1504118457"&gt;782&lt;/key&gt;&lt;/foreign-keys&gt;&lt;ref-type name="Journal Article"&gt;17&lt;/ref-type&gt;&lt;contributors&gt;&lt;authors&gt;&lt;author&gt;Piñero-Lambea, Carlos&lt;/author&gt;&lt;author&gt;Bodelón, Gustavo&lt;/author&gt;&lt;author&gt;Fernández-Periáñez, Rodrigo&lt;/author&gt;&lt;author&gt;Cuesta, Angel M.&lt;/author&gt;&lt;author&gt;Álvarez-Vallina, Luis&lt;/author&gt;&lt;author&gt;Fernández, Luis Ángel&lt;/author&gt;&lt;/authors&gt;&lt;/contributors&gt;&lt;titles&gt;&lt;title&gt;Programming Controlled Adhesion of E. coli to Target Surfaces, Cells, and Tumors with Synthetic Adhesins&lt;/title&gt;&lt;secondary-title&gt;ACS Synthetic Biology&lt;/secondary-title&gt;&lt;/titles&gt;&lt;periodical&gt;&lt;full-title&gt;ACS Synth Biol&lt;/full-title&gt;&lt;abbr-1&gt;ACS synthetic biology&lt;/abbr-1&gt;&lt;/periodical&gt;&lt;pages&gt;463-473&lt;/pages&gt;&lt;volume&gt;4&lt;/volume&gt;&lt;number&gt;4&lt;/number&gt;&lt;dates&gt;&lt;year&gt;2015&lt;/year&gt;&lt;pub-dates&gt;&lt;date&gt;2015/04/17&lt;/date&gt;&lt;/pub-dates&gt;&lt;/dates&gt;&lt;publisher&gt;American Chemical Society&lt;/publisher&gt;&lt;urls&gt;&lt;related-urls&gt;&lt;url&gt;http://dx.doi.org/10.1021/sb500252a&lt;/url&gt;&lt;url&gt;http://pubs.acs.org/doi/pdfplus/10.1021/sb500252a&lt;/url&gt;&lt;/related-urls&gt;&lt;/urls&gt;&lt;electronic-resource-num&gt;10.1021/sb500252a&lt;/electronic-resource-num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6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  <w:tr w:rsidR="00F26CAA" w:rsidRPr="0049455A" w14:paraId="36FD7E59" w14:textId="77777777" w:rsidTr="00B94D91">
        <w:trPr>
          <w:trHeight w:val="233"/>
        </w:trPr>
        <w:tc>
          <w:tcPr>
            <w:tcW w:w="17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69E59" w14:textId="77777777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ACBSR</w:t>
            </w:r>
          </w:p>
        </w:tc>
        <w:tc>
          <w:tcPr>
            <w:tcW w:w="2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58682" w14:textId="4CCF352F" w:rsidR="00FC3078" w:rsidRPr="0049455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 xml:space="preserve"> p15A-ori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>.</w:t>
            </w:r>
            <w:r w:rsidR="008354E4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 xml:space="preserve">  PBAD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>.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 xml:space="preserve"> I-</w:t>
            </w:r>
            <w:r w:rsidRPr="00833835">
              <w:rPr>
                <w:rFonts w:ascii="Arial" w:eastAsia="Times New Roman" w:hAnsi="Arial" w:cs="Arial"/>
                <w:i/>
                <w:color w:val="000000"/>
                <w:sz w:val="16"/>
                <w:szCs w:val="16"/>
                <w:lang w:val="it-IT"/>
              </w:rPr>
              <w:t>Sce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>I</w:t>
            </w:r>
            <w:r w:rsidR="00474F67"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>.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 xml:space="preserve">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λ</w:t>
            </w:r>
            <w:r w:rsidRPr="00833835">
              <w:rPr>
                <w:rFonts w:ascii="Arial" w:eastAsia="Times New Roman" w:hAnsi="Arial" w:cs="Arial"/>
                <w:color w:val="000000"/>
                <w:sz w:val="16"/>
                <w:szCs w:val="16"/>
                <w:lang w:val="it-IT"/>
              </w:rPr>
              <w:t xml:space="preserve"> Red. 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hlR.</w:t>
            </w:r>
          </w:p>
        </w:tc>
        <w:tc>
          <w:tcPr>
            <w:tcW w:w="1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D622AF" w14:textId="4D1F9796" w:rsidR="00FC3078" w:rsidRPr="0049455A" w:rsidRDefault="00FC3078" w:rsidP="00474F67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474F67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Herring&lt;/Author&gt;&lt;Year&gt;2003&lt;/Year&gt;&lt;RecNum&gt;8&lt;/RecNum&gt;&lt;DisplayText&gt;[7]&lt;/DisplayText&gt;&lt;record&gt;&lt;rec-number&gt;8&lt;/rec-number&gt;&lt;foreign-keys&gt;&lt;key app="EN" db-id="5te0erdsqr5wwzett01ppfexad229zapexwf" timestamp="1483531239"&gt;8&lt;/key&gt;&lt;/foreign-keys&gt;&lt;ref-type name="Journal Article"&gt;17&lt;/ref-type&gt;&lt;contributors&gt;&lt;authors&gt;&lt;author&gt;Herring, C. D.&lt;/author&gt;&lt;author&gt;Glasner, J. D.&lt;/author&gt;&lt;author&gt;Blattner, F. R.&lt;/author&gt;&lt;/authors&gt;&lt;/contributors&gt;&lt;auth-address&gt;Laboratory of Genetics, University of Wisconsin-Madison, 445 Henry Mall, Madison, WI 53706, USA.&lt;/auth-address&gt;&lt;titles&gt;&lt;title&gt;Gene replacement without selection: regulated suppression of amber mutations in Escherichia coli&lt;/title&gt;&lt;secondary-title&gt;Gene&lt;/secondary-title&gt;&lt;alt-title&gt;Gene&lt;/alt-title&gt;&lt;/titles&gt;&lt;pages&gt;153-63&lt;/pages&gt;&lt;volume&gt;311&lt;/volume&gt;&lt;edition&gt;2003/07/11&lt;/edition&gt;&lt;keywords&gt;&lt;keyword&gt;Anti-Bacterial Agents/pharmacology&lt;/keyword&gt;&lt;keyword&gt;Chloramphenicol/pharmacology&lt;/keyword&gt;&lt;keyword&gt;Codon, Terminator/*genetics&lt;/keyword&gt;&lt;keyword&gt;Drug Resistance, Bacterial&lt;/keyword&gt;&lt;keyword&gt;Escherichia coli/drug effects/*genetics/growth &amp;amp; development&lt;/keyword&gt;&lt;keyword&gt;Gene Expression Regulation, Bacterial&lt;/keyword&gt;&lt;keyword&gt;Genes, Bacterial/genetics&lt;/keyword&gt;&lt;keyword&gt;Genes, Suppressor&lt;/keyword&gt;&lt;keyword&gt;Genome, Bacterial&lt;/keyword&gt;&lt;keyword&gt;Kanamycin/pharmacology&lt;/keyword&gt;&lt;keyword&gt;Mutagenesis, Insertional/*methods&lt;/keyword&gt;&lt;keyword&gt;Mutation&lt;/keyword&gt;&lt;keyword&gt;Plasmids/genetics&lt;/keyword&gt;&lt;keyword&gt;Recombination, Genetic/genetics&lt;/keyword&gt;&lt;keyword&gt;Selection, Genetic&lt;/keyword&gt;&lt;keyword&gt;Suppression, Genetic/genetics&lt;/keyword&gt;&lt;/keywords&gt;&lt;dates&gt;&lt;year&gt;2003&lt;/year&gt;&lt;pub-dates&gt;&lt;date&gt;Jun 5&lt;/date&gt;&lt;/pub-dates&gt;&lt;/dates&gt;&lt;isbn&gt;0378-1119 (Print)&amp;#xD;0378-1119 (Linking)&lt;/isbn&gt;&lt;accession-num&gt;12853150&lt;/accession-num&gt;&lt;work-type&gt;Research Support, U.S. Gov&amp;apos;t, P.H.S.&lt;/work-type&gt;&lt;urls&gt;&lt;related-urls&gt;&lt;url&gt;http://www.ncbi.nlm.nih.gov/pubmed/12853150&lt;/url&gt;&lt;/related-urls&gt;&lt;/urls&gt;&lt;/record&gt;&lt;/Cite&gt;&lt;/EndNote&gt;</w:instrTex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 w:rsidR="00474F67"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7]</w:t>
            </w:r>
            <w:r w:rsidRPr="0049455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</w:p>
        </w:tc>
      </w:tr>
    </w:tbl>
    <w:p w14:paraId="35E4EFF4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7657FC7E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287E69A2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14A72912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3D964675" w14:textId="77777777" w:rsidR="000539ED" w:rsidRDefault="000539ED" w:rsidP="00FC3078">
      <w:pPr>
        <w:rPr>
          <w:rFonts w:ascii="Arial" w:hAnsi="Arial" w:cs="Arial"/>
          <w:b/>
          <w:sz w:val="20"/>
          <w:szCs w:val="20"/>
          <w:lang w:val="en-US"/>
        </w:rPr>
      </w:pPr>
    </w:p>
    <w:p w14:paraId="4F6EC435" w14:textId="77777777" w:rsidR="001F4DEE" w:rsidRDefault="001F4DEE" w:rsidP="00FC3078">
      <w:pPr>
        <w:rPr>
          <w:rFonts w:ascii="Arial" w:hAnsi="Arial" w:cs="Arial"/>
          <w:b/>
          <w:sz w:val="20"/>
          <w:szCs w:val="20"/>
          <w:lang w:val="en-US"/>
        </w:rPr>
      </w:pPr>
    </w:p>
    <w:p w14:paraId="4919C627" w14:textId="77777777" w:rsidR="000539ED" w:rsidRDefault="000539ED" w:rsidP="00FC3078">
      <w:pPr>
        <w:rPr>
          <w:rFonts w:ascii="Arial" w:hAnsi="Arial" w:cs="Arial"/>
          <w:b/>
          <w:sz w:val="20"/>
          <w:szCs w:val="20"/>
          <w:lang w:val="en-US"/>
        </w:rPr>
      </w:pPr>
    </w:p>
    <w:p w14:paraId="6BDF5A5F" w14:textId="2EF365C2" w:rsidR="00FC3078" w:rsidRPr="001F4DEE" w:rsidRDefault="00F67B10" w:rsidP="00FC3078">
      <w:pPr>
        <w:rPr>
          <w:rFonts w:ascii="Arial" w:hAnsi="Arial" w:cs="Arial"/>
          <w:b/>
          <w:sz w:val="18"/>
          <w:szCs w:val="18"/>
          <w:lang w:val="en-US"/>
        </w:rPr>
      </w:pPr>
      <w:r w:rsidRPr="001F4DEE">
        <w:rPr>
          <w:rFonts w:ascii="Arial" w:hAnsi="Arial" w:cs="Arial"/>
          <w:b/>
          <w:sz w:val="18"/>
          <w:szCs w:val="18"/>
          <w:lang w:val="en-US"/>
        </w:rPr>
        <w:lastRenderedPageBreak/>
        <w:t xml:space="preserve">Supplementary Table S3. </w:t>
      </w:r>
      <w:r w:rsidR="00AC21B7" w:rsidRPr="001F4DEE">
        <w:rPr>
          <w:rFonts w:ascii="Arial" w:hAnsi="Arial" w:cs="Arial"/>
          <w:b/>
          <w:sz w:val="18"/>
          <w:szCs w:val="18"/>
          <w:lang w:val="en-US"/>
        </w:rPr>
        <w:t>Oligonucleotides</w:t>
      </w:r>
      <w:r w:rsidRPr="001F4DEE">
        <w:rPr>
          <w:rFonts w:ascii="Arial" w:hAnsi="Arial" w:cs="Arial"/>
          <w:b/>
          <w:sz w:val="18"/>
          <w:szCs w:val="18"/>
          <w:lang w:val="en-US"/>
        </w:rPr>
        <w:t xml:space="preserve"> used in this study</w:t>
      </w:r>
    </w:p>
    <w:p w14:paraId="729AEF9C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tbl>
      <w:tblPr>
        <w:tblW w:w="8735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00"/>
        <w:gridCol w:w="1149"/>
        <w:gridCol w:w="4559"/>
        <w:gridCol w:w="1927"/>
      </w:tblGrid>
      <w:tr w:rsidR="00F26CAA" w:rsidRPr="00F26CAA" w14:paraId="6433A2DF" w14:textId="77777777" w:rsidTr="00F67B10">
        <w:trPr>
          <w:trHeight w:val="253"/>
          <w:jc w:val="center"/>
        </w:trPr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732AD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Gene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FEC32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Primer</w:t>
            </w:r>
          </w:p>
        </w:tc>
        <w:tc>
          <w:tcPr>
            <w:tcW w:w="4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4E95F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Sequence (5´- 3´)</w:t>
            </w:r>
          </w:p>
        </w:tc>
        <w:tc>
          <w:tcPr>
            <w:tcW w:w="19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9A5A0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Referece</w:t>
            </w:r>
          </w:p>
        </w:tc>
      </w:tr>
      <w:tr w:rsidR="00F26CAA" w:rsidRPr="00F26CAA" w14:paraId="0F0FDE40" w14:textId="77777777" w:rsidTr="00F26CAA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C243F" w14:textId="77777777" w:rsidR="00FC3078" w:rsidRPr="00F26CAA" w:rsidRDefault="00FC3078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dnaQ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7598F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dnaQ-F</w:t>
            </w:r>
          </w:p>
        </w:tc>
        <w:tc>
          <w:tcPr>
            <w:tcW w:w="4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3802A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AATTGAATCGAACTGTAAAAC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8B476" w14:textId="6C86B6F2" w:rsidR="00FC3078" w:rsidRPr="00F26CAA" w:rsidRDefault="00F67B10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Baba&lt;/Author&gt;&lt;Year&gt;2006&lt;/Year&gt;&lt;RecNum&gt;777&lt;/RecNum&gt;&lt;DisplayText&gt;[1]&lt;/DisplayText&gt;&lt;record&gt;&lt;rec-number&gt;777&lt;/rec-number&gt;&lt;foreign-keys&gt;&lt;key app="EN" db-id="dve2ra9t7st5fretp5xve9z22vdzpz5rz5xf" timestamp="1504116878"&gt;777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edition&gt;2006/06/02&lt;/edition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work-type&gt;Research Support, N.I.H., Extramural&amp;#xD;Research Support, Non-U.S. Gov&amp;apos;t&lt;/work-type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="00FC3078"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</w:p>
        </w:tc>
      </w:tr>
      <w:tr w:rsidR="00F26CAA" w:rsidRPr="00F26CAA" w14:paraId="43DF7380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CDE662" w14:textId="77777777" w:rsidR="00FC3078" w:rsidRPr="00F26CAA" w:rsidRDefault="00FC3078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C3316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dnaQ-R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0CC01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GCTATTTTTAGCGCCTTTCACA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F0354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26CAA" w:rsidRPr="00F26CAA" w14:paraId="03B1D60C" w14:textId="77777777" w:rsidTr="00F26CAA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EC200" w14:textId="77777777" w:rsidR="00FC3078" w:rsidRPr="00F26CAA" w:rsidRDefault="00FC3078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atpG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5654C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tpG-F-XhoI</w:t>
            </w:r>
          </w:p>
        </w:tc>
        <w:tc>
          <w:tcPr>
            <w:tcW w:w="4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BF2A5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CTCGAGTTCAAAGCAACCCAATCCTG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87C35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work</w:t>
            </w:r>
          </w:p>
        </w:tc>
      </w:tr>
      <w:tr w:rsidR="00F26CAA" w:rsidRPr="00F26CAA" w14:paraId="37B3CD47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6D4733" w14:textId="77777777" w:rsidR="00FC3078" w:rsidRPr="00F26CAA" w:rsidRDefault="00FC3078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15C3F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tpG-R-SpeI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CCC3C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ACTAGTGACAATCTTTCCAGTAGCCATC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3CA48" w14:textId="77777777" w:rsidR="00FC3078" w:rsidRPr="00F26CAA" w:rsidRDefault="00FC3078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67B10" w:rsidRPr="00F26CAA" w14:paraId="5F5AEDE7" w14:textId="77777777" w:rsidTr="00F26CAA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6DB36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cyoA</w:t>
            </w: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465DB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yoA-F</w:t>
            </w:r>
          </w:p>
        </w:tc>
        <w:tc>
          <w:tcPr>
            <w:tcW w:w="4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46816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CGAACATCTTTATTCTTCCTCAAC</w:t>
            </w:r>
          </w:p>
        </w:tc>
        <w:tc>
          <w:tcPr>
            <w:tcW w:w="192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9F28E" w14:textId="16D22BA3" w:rsidR="00F67B10" w:rsidRPr="00F26CAA" w:rsidRDefault="00F67B10" w:rsidP="0096582C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begin"/>
            </w:r>
            <w:r w:rsidR="0096582C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instrText xml:space="preserve"> ADDIN EN.CITE &lt;EndNote&gt;&lt;Cite&gt;&lt;Author&gt;Baba&lt;/Author&gt;&lt;Year&gt;2006&lt;/Year&gt;&lt;RecNum&gt;777&lt;/RecNum&gt;&lt;DisplayText&gt;[1]&lt;/DisplayText&gt;&lt;record&gt;&lt;rec-number&gt;777&lt;/rec-number&gt;&lt;foreign-keys&gt;&lt;key app="EN" db-id="dve2ra9t7st5fretp5xve9z22vdzpz5rz5xf" timestamp="1504116878"&gt;777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Construction of Escherichia coli K-12 in-frame, single-gene knockout mutants: the Keio collection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edition&gt;2006/06/02&lt;/edition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work-type&gt;Research Support, N.I.H., Extramural&amp;#xD;Research Support, Non-U.S. Gov&amp;apos;t&lt;/work-type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6"/>
                <w:lang w:val="es-CL"/>
              </w:rPr>
              <w:t>[1]</w:t>
            </w: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fldChar w:fldCharType="end"/>
            </w: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 xml:space="preserve"> </w:t>
            </w:r>
          </w:p>
        </w:tc>
      </w:tr>
      <w:tr w:rsidR="00F67B10" w:rsidRPr="00F26CAA" w14:paraId="04BC9BC8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E659939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40589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yoA-R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52CD7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ACACACTTTAAACGCCACCAGA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6064D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67B10" w:rsidRPr="00F26CAA" w14:paraId="43847520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B0F908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E9CA4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yoA-F-XhoI</w:t>
            </w:r>
          </w:p>
        </w:tc>
        <w:tc>
          <w:tcPr>
            <w:tcW w:w="455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C3FA1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CTCGAGATGAGACTCAGGAAATACAATAA</w:t>
            </w:r>
          </w:p>
        </w:tc>
        <w:tc>
          <w:tcPr>
            <w:tcW w:w="1927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1ED96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work</w:t>
            </w:r>
          </w:p>
        </w:tc>
      </w:tr>
      <w:tr w:rsidR="00F67B10" w:rsidRPr="00F26CAA" w14:paraId="74319E55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8E1A2D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F0A1D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cyoA-R-SpeI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3C53C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ACTAGTTCACCTTCTGGCTGGGTCA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292AD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67B10" w:rsidRPr="00F26CAA" w14:paraId="06847E3A" w14:textId="77777777" w:rsidTr="00F26CAA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41885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fhuA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D60B1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huA-F-XhoI</w:t>
            </w:r>
          </w:p>
        </w:tc>
        <w:tc>
          <w:tcPr>
            <w:tcW w:w="4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30686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CTCGAGATGGCGCGTTCCAAAACTGCTCAG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FA34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work</w:t>
            </w:r>
          </w:p>
        </w:tc>
      </w:tr>
      <w:tr w:rsidR="00F67B10" w:rsidRPr="00F26CAA" w14:paraId="29DC2E24" w14:textId="77777777" w:rsidTr="00F26CAA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3EB28C0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711A3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huA-R-SpeI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C636B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ACTAGTGCGGTTGCAACGACCTGACGTT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EEB79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67B10" w:rsidRPr="00F26CAA" w14:paraId="53E47984" w14:textId="77777777" w:rsidTr="00F26CAA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2E2DB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fusA</w:t>
            </w:r>
          </w:p>
        </w:tc>
        <w:tc>
          <w:tcPr>
            <w:tcW w:w="114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5EC35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usA-F-XhoI</w:t>
            </w:r>
          </w:p>
        </w:tc>
        <w:tc>
          <w:tcPr>
            <w:tcW w:w="4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3A8D1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CTCGAGATGGCTCGTACAACACCCATCGC</w:t>
            </w:r>
          </w:p>
        </w:tc>
        <w:tc>
          <w:tcPr>
            <w:tcW w:w="1927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FFB31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work</w:t>
            </w:r>
          </w:p>
        </w:tc>
      </w:tr>
      <w:tr w:rsidR="00F67B10" w:rsidRPr="00F26CAA" w14:paraId="651F0BAA" w14:textId="77777777" w:rsidTr="00B94D91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69A4F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AD558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fusA-R-SpeI</w:t>
            </w:r>
          </w:p>
        </w:tc>
        <w:tc>
          <w:tcPr>
            <w:tcW w:w="4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74233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ACTAGTTTATTTACCACGGGCTTCAATTAC</w:t>
            </w:r>
          </w:p>
        </w:tc>
        <w:tc>
          <w:tcPr>
            <w:tcW w:w="192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C35EF7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  <w:tr w:rsidR="00F67B10" w:rsidRPr="00F26CAA" w14:paraId="3EF3FB7F" w14:textId="77777777" w:rsidTr="00F67B10">
        <w:trPr>
          <w:trHeight w:val="253"/>
          <w:jc w:val="center"/>
        </w:trPr>
        <w:tc>
          <w:tcPr>
            <w:tcW w:w="110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F52BE" w14:textId="77777777" w:rsidR="00F67B10" w:rsidRPr="00F26CAA" w:rsidRDefault="00F67B10" w:rsidP="00E14B99">
            <w:pPr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i/>
                <w:color w:val="000000"/>
                <w:sz w:val="16"/>
                <w:szCs w:val="16"/>
                <w:lang w:val="es-CL"/>
              </w:rPr>
              <w:t>potA</w:t>
            </w:r>
          </w:p>
        </w:tc>
        <w:tc>
          <w:tcPr>
            <w:tcW w:w="11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648FF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potA-F-XhoI</w:t>
            </w:r>
          </w:p>
        </w:tc>
        <w:tc>
          <w:tcPr>
            <w:tcW w:w="455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B2FC8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CTCGAGATGGGACAGAGTAAAAAATTGAATAAAC</w:t>
            </w:r>
          </w:p>
        </w:tc>
        <w:tc>
          <w:tcPr>
            <w:tcW w:w="1927" w:type="dxa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500FE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This work</w:t>
            </w:r>
          </w:p>
        </w:tc>
      </w:tr>
      <w:tr w:rsidR="00F67B10" w:rsidRPr="00F26CAA" w14:paraId="5E7BA038" w14:textId="77777777" w:rsidTr="00B94D91">
        <w:trPr>
          <w:trHeight w:val="253"/>
          <w:jc w:val="center"/>
        </w:trPr>
        <w:tc>
          <w:tcPr>
            <w:tcW w:w="110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040E34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  <w:tc>
          <w:tcPr>
            <w:tcW w:w="11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1BD48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potA-R-SpeI</w:t>
            </w:r>
          </w:p>
        </w:tc>
        <w:tc>
          <w:tcPr>
            <w:tcW w:w="4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72535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  <w:t>ACACACACTAGTTCAGCCAGTACGACCTCCCA</w:t>
            </w:r>
          </w:p>
        </w:tc>
        <w:tc>
          <w:tcPr>
            <w:tcW w:w="1927" w:type="dxa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B48FB" w14:textId="77777777" w:rsidR="00F67B10" w:rsidRPr="00F26CAA" w:rsidRDefault="00F67B10" w:rsidP="00F67B10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s-CL"/>
              </w:rPr>
            </w:pPr>
          </w:p>
        </w:tc>
      </w:tr>
    </w:tbl>
    <w:p w14:paraId="47BE78C8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712C74D5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17C5D687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4F224E33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107C0EFE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0257EFB5" w14:textId="163EF21B" w:rsidR="00F67B10" w:rsidRPr="001F4DEE" w:rsidRDefault="00F67B10" w:rsidP="00FC3078">
      <w:pPr>
        <w:rPr>
          <w:rFonts w:ascii="Arial" w:hAnsi="Arial" w:cs="Arial"/>
          <w:b/>
          <w:sz w:val="18"/>
          <w:szCs w:val="18"/>
          <w:lang w:val="en-US"/>
        </w:rPr>
      </w:pPr>
      <w:r w:rsidRPr="001F4DEE">
        <w:rPr>
          <w:rFonts w:ascii="Arial" w:hAnsi="Arial" w:cs="Arial"/>
          <w:b/>
          <w:sz w:val="18"/>
          <w:szCs w:val="18"/>
          <w:lang w:val="en-US"/>
        </w:rPr>
        <w:t xml:space="preserve">Supplementary Table S4. Gentamicin-resistant strains </w:t>
      </w:r>
    </w:p>
    <w:p w14:paraId="0293A689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44B46EFB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tbl>
      <w:tblPr>
        <w:tblW w:w="4744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781"/>
        <w:gridCol w:w="976"/>
        <w:gridCol w:w="628"/>
        <w:gridCol w:w="781"/>
        <w:gridCol w:w="781"/>
        <w:gridCol w:w="797"/>
      </w:tblGrid>
      <w:tr w:rsidR="00F67B10" w:rsidRPr="009B740F" w14:paraId="326FCB55" w14:textId="77777777" w:rsidTr="009B740F">
        <w:trPr>
          <w:trHeight w:val="404"/>
        </w:trPr>
        <w:tc>
          <w:tcPr>
            <w:tcW w:w="1757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356E352" w14:textId="77777777" w:rsidR="00F67B10" w:rsidRPr="009B740F" w:rsidRDefault="00F67B10" w:rsidP="00F67B10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MG1655-derivatives</w:t>
            </w:r>
          </w:p>
        </w:tc>
        <w:tc>
          <w:tcPr>
            <w:tcW w:w="2987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75BA904" w14:textId="77777777" w:rsidR="00F67B10" w:rsidRPr="009B740F" w:rsidRDefault="00F67B10" w:rsidP="00F67B10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  <w:lang w:val="es-CL"/>
              </w:rPr>
              <w:t>ΔdnaQ</w:t>
            </w:r>
            <w:r w:rsidRPr="009B740F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-derivatives</w:t>
            </w:r>
          </w:p>
        </w:tc>
      </w:tr>
      <w:tr w:rsidR="009B740F" w:rsidRPr="009B740F" w14:paraId="6FC434DC" w14:textId="77777777" w:rsidTr="009B740F">
        <w:trPr>
          <w:trHeight w:val="240"/>
        </w:trPr>
        <w:tc>
          <w:tcPr>
            <w:tcW w:w="78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5D83D4C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A</w:t>
            </w:r>
          </w:p>
        </w:tc>
        <w:tc>
          <w:tcPr>
            <w:tcW w:w="976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3B42FAD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T</w:t>
            </w:r>
          </w:p>
        </w:tc>
        <w:tc>
          <w:tcPr>
            <w:tcW w:w="628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295D9FD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B</w:t>
            </w:r>
          </w:p>
        </w:tc>
        <w:tc>
          <w:tcPr>
            <w:tcW w:w="78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9D88618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M</w:t>
            </w:r>
          </w:p>
        </w:tc>
        <w:tc>
          <w:tcPr>
            <w:tcW w:w="78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29D0FA0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G</w:t>
            </w:r>
          </w:p>
        </w:tc>
        <w:tc>
          <w:tcPr>
            <w:tcW w:w="79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E6D3CD9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J</w:t>
            </w:r>
          </w:p>
        </w:tc>
      </w:tr>
      <w:tr w:rsidR="009B740F" w:rsidRPr="009B740F" w14:paraId="1401A21F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52CC8A4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C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21A2AF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B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0F0564C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C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F2B7D66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O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2767917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H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6102252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O</w:t>
            </w:r>
          </w:p>
        </w:tc>
      </w:tr>
      <w:tr w:rsidR="009B740F" w:rsidRPr="009B740F" w14:paraId="5826202A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DB53C2E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F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CD27E09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C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23A0A7E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D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7B15AD7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P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9F6C67D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I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B29A831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P</w:t>
            </w:r>
          </w:p>
        </w:tc>
      </w:tr>
      <w:tr w:rsidR="009B740F" w:rsidRPr="009B740F" w14:paraId="460ADA01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9ACC638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G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43D3FD1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D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CC5F6DD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E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19C5022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Q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4BAE5A5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J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108B4C0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Q</w:t>
            </w:r>
          </w:p>
        </w:tc>
      </w:tr>
      <w:tr w:rsidR="009B740F" w:rsidRPr="009B740F" w14:paraId="03952A29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95A314E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H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4225395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E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3ED313A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F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D865D75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R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6BC0DC0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N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76833B9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S</w:t>
            </w:r>
          </w:p>
        </w:tc>
      </w:tr>
      <w:tr w:rsidR="009B740F" w:rsidRPr="009B740F" w14:paraId="62D0524B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C7F143B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I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237CACB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F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16B796E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G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31E46D6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S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B902A01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O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4A82CED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  <w:tr w:rsidR="009B740F" w:rsidRPr="009B740F" w14:paraId="472A8F4F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CF1EB0C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K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7D32977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G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AEA88A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H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28A5BD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T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0F339A1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P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DF69122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  <w:tr w:rsidR="009B740F" w:rsidRPr="009B740F" w14:paraId="2561F1B6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6C89364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M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7CB42A4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K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BC842DA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I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CB984A7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B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422E464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R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9A0B58E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  <w:tr w:rsidR="009B740F" w:rsidRPr="009B740F" w14:paraId="16E9EFD1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982A6F6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N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44C0F05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L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4E922FC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J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EEFF42B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C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676C833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S</w:t>
            </w:r>
          </w:p>
        </w:tc>
        <w:tc>
          <w:tcPr>
            <w:tcW w:w="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5EB174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  <w:tr w:rsidR="009B740F" w:rsidRPr="009B740F" w14:paraId="570AC82D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7A1EEA8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P</w:t>
            </w:r>
          </w:p>
        </w:tc>
        <w:tc>
          <w:tcPr>
            <w:tcW w:w="976" w:type="dxa"/>
            <w:tcBorders>
              <w:top w:val="nil"/>
              <w:left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A4D72A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M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8355A45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K</w:t>
            </w: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1D4F9D6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D</w:t>
            </w:r>
          </w:p>
        </w:tc>
        <w:tc>
          <w:tcPr>
            <w:tcW w:w="781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2814861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B</w:t>
            </w:r>
          </w:p>
        </w:tc>
        <w:tc>
          <w:tcPr>
            <w:tcW w:w="79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4C28F93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  <w:tr w:rsidR="009B740F" w:rsidRPr="009B740F" w14:paraId="2D76F7E0" w14:textId="77777777" w:rsidTr="009B740F">
        <w:trPr>
          <w:trHeight w:val="240"/>
        </w:trPr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3AE5504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5R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62005F28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M8N</w:t>
            </w:r>
          </w:p>
        </w:tc>
        <w:tc>
          <w:tcPr>
            <w:tcW w:w="628" w:type="dxa"/>
            <w:tcBorders>
              <w:top w:val="nil"/>
              <w:left w:val="single" w:sz="8" w:space="0" w:color="000000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34F602A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1L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72914E8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2E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E13E677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CIQ4C</w:t>
            </w:r>
          </w:p>
        </w:tc>
        <w:tc>
          <w:tcPr>
            <w:tcW w:w="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C7D496F" w14:textId="77777777" w:rsidR="00F67B10" w:rsidRPr="009B740F" w:rsidRDefault="00F67B10" w:rsidP="00F67B10">
            <w:pPr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 </w:t>
            </w:r>
          </w:p>
        </w:tc>
      </w:tr>
    </w:tbl>
    <w:p w14:paraId="5912617C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3132A4C5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7EE7E16B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20BFCD7E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793B2BEB" w14:textId="77777777" w:rsidR="00F67B10" w:rsidRDefault="00F67B10" w:rsidP="00FC3078">
      <w:pPr>
        <w:rPr>
          <w:rFonts w:ascii="Arial" w:hAnsi="Arial" w:cs="Arial"/>
          <w:sz w:val="20"/>
          <w:szCs w:val="20"/>
          <w:lang w:val="en-US"/>
        </w:rPr>
      </w:pPr>
    </w:p>
    <w:p w14:paraId="0DFB4D70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7CD68C2A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4DCC163A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134BE023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18ADB191" w14:textId="77777777" w:rsidR="009B740F" w:rsidRDefault="009B740F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5A81CFAE" w14:textId="77777777" w:rsidR="009B740F" w:rsidRDefault="009B740F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41093568" w14:textId="77777777" w:rsidR="009B740F" w:rsidRDefault="009B740F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60E26226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29D6A1B4" w14:textId="77777777" w:rsidR="00F67B10" w:rsidRDefault="00F67B10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7CD3A33A" w14:textId="77777777" w:rsidR="000539ED" w:rsidRDefault="000539ED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5E29D8D6" w14:textId="77777777" w:rsidR="000539ED" w:rsidRDefault="000539ED" w:rsidP="00F67B10">
      <w:pPr>
        <w:rPr>
          <w:rFonts w:ascii="Arial" w:hAnsi="Arial" w:cs="Arial"/>
          <w:b/>
          <w:sz w:val="18"/>
          <w:szCs w:val="18"/>
          <w:lang w:val="en-US"/>
        </w:rPr>
      </w:pPr>
    </w:p>
    <w:p w14:paraId="34B62731" w14:textId="0A198B49" w:rsidR="00F67B10" w:rsidRPr="0049455A" w:rsidRDefault="00F67B10" w:rsidP="00F67B10">
      <w:pPr>
        <w:rPr>
          <w:rFonts w:ascii="Arial" w:hAnsi="Arial" w:cs="Arial"/>
          <w:sz w:val="20"/>
          <w:szCs w:val="20"/>
          <w:lang w:val="en-US"/>
        </w:rPr>
      </w:pPr>
      <w:r w:rsidRPr="00F26CAA">
        <w:rPr>
          <w:rFonts w:ascii="Arial" w:hAnsi="Arial" w:cs="Arial"/>
          <w:b/>
          <w:sz w:val="18"/>
          <w:szCs w:val="18"/>
          <w:lang w:val="en-US"/>
        </w:rPr>
        <w:lastRenderedPageBreak/>
        <w:t>S</w:t>
      </w:r>
      <w:r>
        <w:rPr>
          <w:rFonts w:ascii="Arial" w:hAnsi="Arial" w:cs="Arial"/>
          <w:b/>
          <w:sz w:val="18"/>
          <w:szCs w:val="18"/>
          <w:lang w:val="en-US"/>
        </w:rPr>
        <w:t xml:space="preserve">upplementary </w:t>
      </w:r>
      <w:r w:rsidRPr="00F26CAA">
        <w:rPr>
          <w:rFonts w:ascii="Arial" w:hAnsi="Arial" w:cs="Arial"/>
          <w:b/>
          <w:sz w:val="18"/>
          <w:szCs w:val="18"/>
          <w:lang w:val="en-US"/>
        </w:rPr>
        <w:t xml:space="preserve">Table </w:t>
      </w:r>
      <w:r>
        <w:rPr>
          <w:rFonts w:ascii="Arial" w:hAnsi="Arial" w:cs="Arial"/>
          <w:b/>
          <w:sz w:val="18"/>
          <w:szCs w:val="18"/>
          <w:lang w:val="en-US"/>
        </w:rPr>
        <w:t>S</w:t>
      </w:r>
      <w:r w:rsidR="003E4315">
        <w:rPr>
          <w:rFonts w:ascii="Arial" w:hAnsi="Arial" w:cs="Arial"/>
          <w:b/>
          <w:sz w:val="18"/>
          <w:szCs w:val="18"/>
          <w:lang w:val="en-US"/>
        </w:rPr>
        <w:t>5</w:t>
      </w:r>
      <w:r w:rsidRPr="00F26CAA">
        <w:rPr>
          <w:rFonts w:ascii="Arial" w:hAnsi="Arial" w:cs="Arial"/>
          <w:b/>
          <w:sz w:val="18"/>
          <w:szCs w:val="18"/>
          <w:lang w:val="en-US"/>
        </w:rPr>
        <w:t xml:space="preserve">. </w:t>
      </w:r>
      <w:r w:rsidR="007923B7">
        <w:rPr>
          <w:rFonts w:ascii="Arial" w:hAnsi="Arial" w:cs="Arial"/>
          <w:b/>
          <w:sz w:val="18"/>
          <w:szCs w:val="18"/>
          <w:lang w:val="en-US"/>
        </w:rPr>
        <w:t>S</w:t>
      </w:r>
      <w:r w:rsidR="007923B7" w:rsidRPr="00F26CAA">
        <w:rPr>
          <w:rFonts w:ascii="Arial" w:hAnsi="Arial" w:cs="Arial"/>
          <w:b/>
          <w:sz w:val="18"/>
          <w:szCs w:val="18"/>
          <w:lang w:val="en-US"/>
        </w:rPr>
        <w:t xml:space="preserve">usceptibility </w:t>
      </w:r>
      <w:r w:rsidR="007923B7">
        <w:rPr>
          <w:rFonts w:ascii="Arial" w:hAnsi="Arial" w:cs="Arial"/>
          <w:b/>
          <w:sz w:val="18"/>
          <w:szCs w:val="18"/>
          <w:lang w:val="en-US"/>
        </w:rPr>
        <w:t>to different a</w:t>
      </w:r>
      <w:r w:rsidR="007923B7" w:rsidRPr="00F26CAA">
        <w:rPr>
          <w:rFonts w:ascii="Arial" w:hAnsi="Arial" w:cs="Arial"/>
          <w:b/>
          <w:sz w:val="18"/>
          <w:szCs w:val="18"/>
          <w:lang w:val="en-US"/>
        </w:rPr>
        <w:t>ntimicrobial</w:t>
      </w:r>
      <w:r w:rsidR="007923B7">
        <w:rPr>
          <w:rFonts w:ascii="Arial" w:hAnsi="Arial" w:cs="Arial"/>
          <w:b/>
          <w:sz w:val="18"/>
          <w:szCs w:val="18"/>
          <w:lang w:val="en-US"/>
        </w:rPr>
        <w:t>s</w:t>
      </w:r>
      <w:r w:rsidR="007923B7" w:rsidRPr="00F26CAA">
        <w:rPr>
          <w:rFonts w:ascii="Arial" w:hAnsi="Arial" w:cs="Arial"/>
          <w:b/>
          <w:sz w:val="18"/>
          <w:szCs w:val="18"/>
          <w:lang w:val="en-US"/>
        </w:rPr>
        <w:t xml:space="preserve"> </w:t>
      </w:r>
      <w:r w:rsidRPr="00F26CAA">
        <w:rPr>
          <w:rFonts w:ascii="Arial" w:hAnsi="Arial" w:cs="Arial"/>
          <w:b/>
          <w:sz w:val="18"/>
          <w:szCs w:val="18"/>
          <w:lang w:val="en-US"/>
        </w:rPr>
        <w:t>of MG1655</w:t>
      </w:r>
      <w:r w:rsidR="003E4315">
        <w:rPr>
          <w:rFonts w:ascii="Arial" w:hAnsi="Arial" w:cs="Arial"/>
          <w:b/>
          <w:sz w:val="18"/>
          <w:szCs w:val="18"/>
          <w:lang w:val="en-US"/>
        </w:rPr>
        <w:t>- derivatives</w:t>
      </w:r>
      <w:r w:rsidRPr="00F26CAA">
        <w:rPr>
          <w:rFonts w:ascii="Arial" w:hAnsi="Arial" w:cs="Arial"/>
          <w:b/>
          <w:sz w:val="18"/>
          <w:szCs w:val="18"/>
          <w:lang w:val="en-US"/>
        </w:rPr>
        <w:t>.</w:t>
      </w:r>
      <w:r w:rsidRPr="00F26CAA">
        <w:rPr>
          <w:rFonts w:ascii="Arial" w:hAnsi="Arial" w:cs="Arial"/>
          <w:sz w:val="18"/>
          <w:szCs w:val="18"/>
          <w:lang w:val="en-US"/>
        </w:rPr>
        <w:t xml:space="preserve"> </w:t>
      </w:r>
    </w:p>
    <w:tbl>
      <w:tblPr>
        <w:tblpPr w:leftFromText="141" w:rightFromText="141" w:vertAnchor="page" w:horzAnchor="page" w:tblpX="1772" w:tblpY="2138"/>
        <w:tblW w:w="880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21"/>
        <w:gridCol w:w="850"/>
        <w:gridCol w:w="628"/>
        <w:gridCol w:w="711"/>
        <w:gridCol w:w="711"/>
        <w:gridCol w:w="644"/>
        <w:gridCol w:w="850"/>
        <w:gridCol w:w="640"/>
        <w:gridCol w:w="712"/>
        <w:gridCol w:w="711"/>
        <w:gridCol w:w="714"/>
        <w:gridCol w:w="712"/>
      </w:tblGrid>
      <w:tr w:rsidR="00F67B10" w:rsidRPr="00833835" w14:paraId="2D9E3C76" w14:textId="77777777" w:rsidTr="004265D5">
        <w:trPr>
          <w:trHeight w:val="170"/>
        </w:trPr>
        <w:tc>
          <w:tcPr>
            <w:tcW w:w="921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8B05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Ancestor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02202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Strain</w:t>
            </w:r>
          </w:p>
        </w:tc>
        <w:tc>
          <w:tcPr>
            <w:tcW w:w="6321" w:type="dxa"/>
            <w:gridSpan w:val="9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69909A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 xml:space="preserve">Minimal Inhibitory Concentration 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(μg/ml)</w:t>
            </w:r>
          </w:p>
        </w:tc>
        <w:tc>
          <w:tcPr>
            <w:tcW w:w="71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44B6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</w:tr>
      <w:tr w:rsidR="00F67B10" w:rsidRPr="009B740F" w14:paraId="4E967AC9" w14:textId="77777777" w:rsidTr="004265D5">
        <w:trPr>
          <w:trHeight w:val="170"/>
        </w:trPr>
        <w:tc>
          <w:tcPr>
            <w:tcW w:w="921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2469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C0DB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62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07EC8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GEN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E0A650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AMP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D2201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HL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262A2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OL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22C40E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IP</w:t>
            </w:r>
          </w:p>
        </w:tc>
        <w:tc>
          <w:tcPr>
            <w:tcW w:w="64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C1FDB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FOS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2F004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TET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29FFA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RIF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7427AEB" w14:textId="109465E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TR</w:t>
            </w:r>
            <w:r w:rsidR="006F658E"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M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C7278F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EtB</w:t>
            </w:r>
          </w:p>
        </w:tc>
      </w:tr>
      <w:tr w:rsidR="00F67B10" w:rsidRPr="009B740F" w14:paraId="01A608A4" w14:textId="77777777" w:rsidTr="004265D5">
        <w:trPr>
          <w:trHeight w:val="170"/>
        </w:trPr>
        <w:tc>
          <w:tcPr>
            <w:tcW w:w="921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F1449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2BE0367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539600F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3CAF009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20B7191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2B4A7EF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63F4B97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3E7CFDB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5C1E921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1BD6C40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MG1655</w:t>
            </w:r>
          </w:p>
          <w:p w14:paraId="192A6A2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0B37237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5D57BEF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0A46729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4BA792D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76B8A5C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24BCD08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7A98DA6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54FEA76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486A324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2D16B4C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  <w:p w14:paraId="5B2286A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952D6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MG1655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33FCB099" w14:textId="701ECB5F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0FBD0B" w14:textId="7A6B71F4" w:rsidR="00F67B10" w:rsidRPr="009B740F" w:rsidRDefault="000066D6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  <w:r w:rsidR="00F67B10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D4123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64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CB527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327BDB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.008</w:t>
            </w:r>
          </w:p>
        </w:tc>
        <w:tc>
          <w:tcPr>
            <w:tcW w:w="6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582C0" w14:textId="386608C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95C9DC" w14:textId="60C5E90D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6DA2B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7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070264" w14:textId="13BA35E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F3A8F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F67B10" w:rsidRPr="009B740F" w14:paraId="3D1B41A6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6272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A2B5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A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09D71D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323FDC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6CC4EA8" w14:textId="705C7108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36F24AD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082CFED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0001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4139E39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4DDBF85" w14:textId="51ADA54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A094814" w14:textId="0820A24C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411EFD49" w14:textId="4E1DE9EB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5CE7A113" w14:textId="2AA6582F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</w:t>
            </w:r>
            <w:r w:rsidR="00F67B10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</w:tr>
      <w:tr w:rsidR="00F67B10" w:rsidRPr="009B740F" w14:paraId="79262118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B25EC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B2AE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C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ADA7AC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AA4CC0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F33268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585A76B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21892A9E" w14:textId="5D83FEF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2634A49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C9B5A1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EDB523B" w14:textId="00D63A47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3EEE9EA4" w14:textId="36B1856C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348C12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</w:tr>
      <w:tr w:rsidR="00F67B10" w:rsidRPr="009B740F" w14:paraId="57827662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09D9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9834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F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56E8FE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D92E7C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7D2C83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4C57905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56483EF4" w14:textId="7BA1C951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2CA3F41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8D76A2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B100733" w14:textId="7F001F11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60F10FBC" w14:textId="29CA6FE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1AF581D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F67B10" w:rsidRPr="009B740F" w14:paraId="5383FDE7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47BA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948C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G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53AE01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EB31F8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8CE5E94" w14:textId="084748DC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000F455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64E49BFB" w14:textId="1BEC8DF1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3140E9E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25A958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827BFAE" w14:textId="73FEFD4D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</w:t>
            </w:r>
            <w:r w:rsidR="00F67B10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77F122F1" w14:textId="01D0FB9F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78D6623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17FEDBBF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059D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4500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H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22FB14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AAFDCB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7B3F523" w14:textId="5C6A8F1F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5DD00C3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11718548" w14:textId="76F8D04D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4B12D2D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C2EE748" w14:textId="6287808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E6B8DF3" w14:textId="2BB002FE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1F31601F" w14:textId="5B5E12CD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4414B9F" w14:textId="7A078719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3B6663AD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0DEB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ACF26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I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BDBACF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588247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2EC2980" w14:textId="12DB36E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0900CA6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7E62708A" w14:textId="02E3115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2184602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E68D7E2" w14:textId="51FE300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72EE9A5" w14:textId="4514FF72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6DC6322F" w14:textId="54B8142B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7802DB5" w14:textId="03B0C921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6730B3B2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AC56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3ED4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K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2F306C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058B4E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621A26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435FBC4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4AC7DE58" w14:textId="251E589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70A99FE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3669054A" w14:textId="647800FF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5FCB8BA" w14:textId="62DC940E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7B47B765" w14:textId="0C7D3BE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0953996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78590EC8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AA51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CD6C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M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ED92FB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D0876F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8C9BD52" w14:textId="4512E3F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6E70E4E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7C0A6455" w14:textId="5F369AF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35B7F8C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DD0CE46" w14:textId="4BC11C6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E8652A8" w14:textId="0D4904E7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021DE15C" w14:textId="1786D643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F5B304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583D90D6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8F57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0D6B7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N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BDF6AA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50C312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FC6C23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1715AD6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35A9C75F" w14:textId="052D0680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4D524C8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94E6F5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11170F0" w14:textId="5180FD8C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152659F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7B571E9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</w:tr>
      <w:tr w:rsidR="00F67B10" w:rsidRPr="009B740F" w14:paraId="16FA783F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A3B4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F1155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P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BCBAE4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FEA8CB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42488D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48A37E5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4331E92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0001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6CCB57E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FF95DF0" w14:textId="7B02C3D2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C95B29B" w14:textId="786968A7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05F1A5CD" w14:textId="321F309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272538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F67B10" w:rsidRPr="009B740F" w14:paraId="1F2F9604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3D07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06ACC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R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FCDF59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B5387C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E8BF884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6AC9AE1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5629069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0001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7EEEC57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91A54AD" w14:textId="6B1F2B5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22F40CB" w14:textId="10450002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19D5A4AF" w14:textId="6DE21FC9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341B87A5" w14:textId="7218734D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303714F8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ADF7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B7AB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5T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31EEDC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494F9E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2431FF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742EA19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3BFA3403" w14:textId="35F576D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08AA313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042F6B9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A40554E" w14:textId="144B18F2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01156110" w14:textId="4AA60BD2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C39607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F67B10" w:rsidRPr="009B740F" w14:paraId="40116811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C3B9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792C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B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FC66F7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AAF61F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54E98A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3343EB0E" w14:textId="73F52641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4F9D597E" w14:textId="349B4789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627F15B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0709FEA" w14:textId="51207AF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BB3A1B6" w14:textId="5DCFA686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754F8474" w14:textId="1027E4B2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06993EF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42A559F1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221F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D55F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C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B8709B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68BB0F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811535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6BB624D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45B11557" w14:textId="1103A6B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358C898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B85524A" w14:textId="4B3BEFBB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4B2D4F2" w14:textId="2C2D2785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0BA02FB1" w14:textId="2EF22CD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1B5262C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31806179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85BF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D4F1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D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C8064A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4A203B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675E51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73E27A3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5276BE02" w14:textId="18CA4371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306437A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0FB7F536" w14:textId="25D6F7F2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F46CF8B" w14:textId="7029C261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7A94C070" w14:textId="755EC4B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37A78AB0" w14:textId="06DAD9CA" w:rsidR="00F67B10" w:rsidRPr="009B740F" w:rsidRDefault="00474F67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62E50C51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28292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EF6D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E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90F4DE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B2C3D3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B34ED2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1879BA6C" w14:textId="641F85E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10F173E4" w14:textId="3716506D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19F79D3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B5700F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3CD40EC" w14:textId="2EA76CE6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54409039" w14:textId="3046FFE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BE9C987" w14:textId="47C1575D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76F2E0A4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67C2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6DB1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F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930985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850186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73C5952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7DF8535B" w14:textId="06F1328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3AA2C7DD" w14:textId="272977E1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11DA423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7D2B75D8" w14:textId="048DDA09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754EA51" w14:textId="4F548674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5FADC8DE" w14:textId="7846F81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8FFC344" w14:textId="687979EB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73F30D95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A0E4B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34B7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G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B2338A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1401989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320543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5A4BABB4" w14:textId="3CF82BC9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2407090C" w14:textId="039AA279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3CF2DBB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4BE2CFF8" w14:textId="63CFB40E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7513F8C" w14:textId="1B3E1F3D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62FFD19F" w14:textId="2E53BC4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0B19B2F5" w14:textId="1EB9E9C5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67066167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D104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562A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K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7E6A71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6A4F1F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0E2D3F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78EA78A7" w14:textId="75787D3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56239B46" w14:textId="07959948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2F08A8F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7A46F214" w14:textId="7D6639DB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EC1EE1E" w14:textId="14371367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40D8AA53" w14:textId="3AF9265A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530AF92F" w14:textId="76DAD207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  <w:tr w:rsidR="00F67B10" w:rsidRPr="009B740F" w14:paraId="6BC83FEA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3AABE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A44A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L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D39218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3C7DD8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589972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2A794FBF" w14:textId="7229AFB6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0AF52749" w14:textId="69EA0B9E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79F0C746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2519CBA2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9A5BB6C" w14:textId="59928703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16141992" w14:textId="107987F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1C25A8C5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F67B10" w:rsidRPr="009B740F" w14:paraId="174D43C6" w14:textId="77777777" w:rsidTr="004265D5">
        <w:trPr>
          <w:trHeight w:val="170"/>
        </w:trPr>
        <w:tc>
          <w:tcPr>
            <w:tcW w:w="921" w:type="dxa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8F69B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9893A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M</w:t>
            </w:r>
          </w:p>
        </w:tc>
        <w:tc>
          <w:tcPr>
            <w:tcW w:w="628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28245B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AB980E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69930EA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shd w:val="clear" w:color="auto" w:fill="auto"/>
            <w:vAlign w:val="center"/>
            <w:hideMark/>
          </w:tcPr>
          <w:p w14:paraId="49A73793" w14:textId="345790AC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2F0BE0BD" w14:textId="62B20928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shd w:val="clear" w:color="auto" w:fill="auto"/>
            <w:vAlign w:val="center"/>
            <w:hideMark/>
          </w:tcPr>
          <w:p w14:paraId="75B9806F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688110FE" w14:textId="66FDC2CE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A75C50D" w14:textId="24BC51AA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shd w:val="clear" w:color="auto" w:fill="auto"/>
            <w:vAlign w:val="center"/>
            <w:hideMark/>
          </w:tcPr>
          <w:p w14:paraId="53156953" w14:textId="6D95E893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712" w:type="dxa"/>
            <w:shd w:val="clear" w:color="auto" w:fill="auto"/>
            <w:vAlign w:val="center"/>
            <w:hideMark/>
          </w:tcPr>
          <w:p w14:paraId="77767AAD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F67B10" w:rsidRPr="009B740F" w14:paraId="64C66349" w14:textId="77777777" w:rsidTr="004265D5">
        <w:trPr>
          <w:trHeight w:val="170"/>
        </w:trPr>
        <w:tc>
          <w:tcPr>
            <w:tcW w:w="921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DBF67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475F0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M8N</w:t>
            </w:r>
          </w:p>
        </w:tc>
        <w:tc>
          <w:tcPr>
            <w:tcW w:w="62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FD2F6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310A3F8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6F05E3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0.125</w:t>
            </w:r>
          </w:p>
        </w:tc>
        <w:tc>
          <w:tcPr>
            <w:tcW w:w="64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E419010" w14:textId="75C0C30F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44081F1" w14:textId="741D7934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64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C5C301" w14:textId="77777777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2D6F002" w14:textId="39FA4455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C22CC1" w14:textId="744FFEAD" w:rsidR="00F67B10" w:rsidRPr="009B740F" w:rsidRDefault="000427EC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16</w:t>
            </w:r>
          </w:p>
        </w:tc>
        <w:tc>
          <w:tcPr>
            <w:tcW w:w="71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63BD282" w14:textId="436E7D68" w:rsidR="00F67B10" w:rsidRPr="009B740F" w:rsidRDefault="00F67B10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007C2BC" w14:textId="17594313" w:rsidR="00F67B10" w:rsidRPr="009B740F" w:rsidRDefault="004D0BC4" w:rsidP="00F67B10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8</w:t>
            </w:r>
          </w:p>
        </w:tc>
      </w:tr>
    </w:tbl>
    <w:p w14:paraId="518B09F6" w14:textId="0326B993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  <w:r w:rsidRPr="0049455A">
        <w:rPr>
          <w:rFonts w:ascii="Arial" w:hAnsi="Arial" w:cs="Arial"/>
          <w:sz w:val="20"/>
          <w:szCs w:val="20"/>
          <w:lang w:val="en-US"/>
        </w:rPr>
        <w:br w:type="page"/>
      </w:r>
    </w:p>
    <w:p w14:paraId="6E84724D" w14:textId="1E2D3AC0" w:rsidR="00FC3078" w:rsidRPr="00552DA9" w:rsidRDefault="003E4315" w:rsidP="00552DA9">
      <w:pPr>
        <w:ind w:left="-142"/>
        <w:jc w:val="both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b/>
          <w:sz w:val="18"/>
          <w:szCs w:val="18"/>
          <w:lang w:val="en-US"/>
        </w:rPr>
        <w:lastRenderedPageBreak/>
        <w:t>Supplementary Table S6</w:t>
      </w:r>
      <w:r w:rsidR="004265D5" w:rsidRPr="00F26CAA">
        <w:rPr>
          <w:rFonts w:ascii="Arial" w:hAnsi="Arial" w:cs="Arial"/>
          <w:b/>
          <w:sz w:val="18"/>
          <w:szCs w:val="18"/>
          <w:lang w:val="en-US"/>
        </w:rPr>
        <w:t xml:space="preserve">. </w:t>
      </w:r>
      <w:r w:rsidR="007923B7">
        <w:rPr>
          <w:rFonts w:ascii="Arial" w:hAnsi="Arial" w:cs="Arial"/>
          <w:b/>
          <w:sz w:val="18"/>
          <w:szCs w:val="18"/>
          <w:lang w:val="en-US"/>
        </w:rPr>
        <w:t>S</w:t>
      </w:r>
      <w:r w:rsidR="004265D5" w:rsidRPr="00F26CAA">
        <w:rPr>
          <w:rFonts w:ascii="Arial" w:hAnsi="Arial" w:cs="Arial"/>
          <w:b/>
          <w:sz w:val="18"/>
          <w:szCs w:val="18"/>
          <w:lang w:val="en-US"/>
        </w:rPr>
        <w:t xml:space="preserve">usceptibility </w:t>
      </w:r>
      <w:r w:rsidR="007923B7">
        <w:rPr>
          <w:rFonts w:ascii="Arial" w:hAnsi="Arial" w:cs="Arial"/>
          <w:b/>
          <w:sz w:val="18"/>
          <w:szCs w:val="18"/>
          <w:lang w:val="en-US"/>
        </w:rPr>
        <w:t>to different a</w:t>
      </w:r>
      <w:r w:rsidR="007923B7" w:rsidRPr="00F26CAA">
        <w:rPr>
          <w:rFonts w:ascii="Arial" w:hAnsi="Arial" w:cs="Arial"/>
          <w:b/>
          <w:sz w:val="18"/>
          <w:szCs w:val="18"/>
          <w:lang w:val="en-US"/>
        </w:rPr>
        <w:t>ntimicrobial</w:t>
      </w:r>
      <w:r w:rsidR="007923B7">
        <w:rPr>
          <w:rFonts w:ascii="Arial" w:hAnsi="Arial" w:cs="Arial"/>
          <w:b/>
          <w:sz w:val="18"/>
          <w:szCs w:val="18"/>
          <w:lang w:val="en-US"/>
        </w:rPr>
        <w:t>s</w:t>
      </w:r>
      <w:r w:rsidR="007923B7" w:rsidRPr="00F26CAA">
        <w:rPr>
          <w:rFonts w:ascii="Arial" w:hAnsi="Arial" w:cs="Arial"/>
          <w:b/>
          <w:sz w:val="18"/>
          <w:szCs w:val="18"/>
          <w:lang w:val="en-US"/>
        </w:rPr>
        <w:t xml:space="preserve"> </w:t>
      </w:r>
      <w:r w:rsidR="004265D5" w:rsidRPr="00F26CAA">
        <w:rPr>
          <w:rFonts w:ascii="Arial" w:hAnsi="Arial" w:cs="Arial"/>
          <w:b/>
          <w:sz w:val="18"/>
          <w:szCs w:val="18"/>
          <w:lang w:val="en-US"/>
        </w:rPr>
        <w:t>of Δ</w:t>
      </w:r>
      <w:r w:rsidR="004265D5" w:rsidRPr="00F26CAA">
        <w:rPr>
          <w:rFonts w:ascii="Arial" w:hAnsi="Arial" w:cs="Arial"/>
          <w:b/>
          <w:i/>
          <w:sz w:val="18"/>
          <w:szCs w:val="18"/>
          <w:lang w:val="en-US"/>
        </w:rPr>
        <w:t>dnaQ</w:t>
      </w:r>
      <w:r>
        <w:rPr>
          <w:rFonts w:ascii="Arial" w:hAnsi="Arial" w:cs="Arial"/>
          <w:b/>
          <w:i/>
          <w:sz w:val="18"/>
          <w:szCs w:val="18"/>
          <w:lang w:val="en-US"/>
        </w:rPr>
        <w:t xml:space="preserve">- </w:t>
      </w:r>
      <w:r>
        <w:rPr>
          <w:rFonts w:ascii="Arial" w:hAnsi="Arial" w:cs="Arial"/>
          <w:b/>
          <w:sz w:val="18"/>
          <w:szCs w:val="18"/>
          <w:lang w:val="en-US"/>
        </w:rPr>
        <w:t>derivatives</w:t>
      </w:r>
      <w:r w:rsidR="004265D5" w:rsidRPr="00F26CAA">
        <w:rPr>
          <w:rFonts w:ascii="Arial" w:hAnsi="Arial" w:cs="Arial"/>
          <w:b/>
          <w:sz w:val="18"/>
          <w:szCs w:val="18"/>
          <w:lang w:val="en-US"/>
        </w:rPr>
        <w:t>.</w:t>
      </w:r>
      <w:r w:rsidR="004265D5" w:rsidRPr="00F26CAA">
        <w:rPr>
          <w:rFonts w:ascii="Arial" w:hAnsi="Arial" w:cs="Arial"/>
          <w:sz w:val="18"/>
          <w:szCs w:val="18"/>
          <w:lang w:val="en-US"/>
        </w:rPr>
        <w:t xml:space="preserve"> </w:t>
      </w:r>
    </w:p>
    <w:tbl>
      <w:tblPr>
        <w:tblpPr w:leftFromText="141" w:rightFromText="141" w:vertAnchor="page" w:horzAnchor="page" w:tblpXSpec="center" w:tblpY="2318"/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22"/>
        <w:gridCol w:w="918"/>
        <w:gridCol w:w="707"/>
        <w:gridCol w:w="226"/>
        <w:gridCol w:w="479"/>
        <w:gridCol w:w="138"/>
        <w:gridCol w:w="566"/>
        <w:gridCol w:w="176"/>
        <w:gridCol w:w="528"/>
        <w:gridCol w:w="187"/>
        <w:gridCol w:w="519"/>
        <w:gridCol w:w="388"/>
        <w:gridCol w:w="363"/>
        <w:gridCol w:w="149"/>
        <w:gridCol w:w="578"/>
        <w:gridCol w:w="52"/>
        <w:gridCol w:w="429"/>
        <w:gridCol w:w="242"/>
        <w:gridCol w:w="515"/>
        <w:gridCol w:w="190"/>
        <w:gridCol w:w="706"/>
      </w:tblGrid>
      <w:tr w:rsidR="004265D5" w:rsidRPr="00833835" w14:paraId="0372AC41" w14:textId="77777777" w:rsidTr="00474F67">
        <w:trPr>
          <w:trHeight w:val="170"/>
        </w:trPr>
        <w:tc>
          <w:tcPr>
            <w:tcW w:w="513" w:type="pct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F324C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Ancestor</w:t>
            </w:r>
          </w:p>
        </w:tc>
        <w:tc>
          <w:tcPr>
            <w:tcW w:w="51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D73C4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Strain</w:t>
            </w:r>
          </w:p>
        </w:tc>
        <w:tc>
          <w:tcPr>
            <w:tcW w:w="3477" w:type="pct"/>
            <w:gridSpan w:val="17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bottom"/>
            <w:hideMark/>
          </w:tcPr>
          <w:p w14:paraId="4230B3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  <w:t>Minimal Inhibitory Concentration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 xml:space="preserve"> (μg/ml)</w:t>
            </w:r>
          </w:p>
        </w:tc>
        <w:tc>
          <w:tcPr>
            <w:tcW w:w="499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BE66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</w:tr>
      <w:tr w:rsidR="004265D5" w:rsidRPr="009B740F" w14:paraId="4241002F" w14:textId="77777777" w:rsidTr="00474F67">
        <w:trPr>
          <w:trHeight w:val="170"/>
        </w:trPr>
        <w:tc>
          <w:tcPr>
            <w:tcW w:w="513" w:type="pct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46DAE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47DC7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20" w:type="pct"/>
            <w:gridSpan w:val="2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DE12B8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GEN</w:t>
            </w:r>
          </w:p>
        </w:tc>
        <w:tc>
          <w:tcPr>
            <w:tcW w:w="344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024EB3E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AMP</w:t>
            </w:r>
          </w:p>
        </w:tc>
        <w:tc>
          <w:tcPr>
            <w:tcW w:w="413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2059708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HL</w:t>
            </w:r>
          </w:p>
        </w:tc>
        <w:tc>
          <w:tcPr>
            <w:tcW w:w="398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223FA8D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OL</w:t>
            </w:r>
          </w:p>
        </w:tc>
        <w:tc>
          <w:tcPr>
            <w:tcW w:w="505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7F3C315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CIP</w:t>
            </w:r>
          </w:p>
        </w:tc>
        <w:tc>
          <w:tcPr>
            <w:tcW w:w="285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433EBC0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FOS</w:t>
            </w:r>
          </w:p>
        </w:tc>
        <w:tc>
          <w:tcPr>
            <w:tcW w:w="351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58BFA96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TET</w:t>
            </w:r>
          </w:p>
        </w:tc>
        <w:tc>
          <w:tcPr>
            <w:tcW w:w="23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4BD317A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RIF</w:t>
            </w:r>
          </w:p>
        </w:tc>
        <w:tc>
          <w:tcPr>
            <w:tcW w:w="422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7C4055AF" w14:textId="64ECC70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TR</w:t>
            </w:r>
            <w:r w:rsidR="006F658E" w:rsidRPr="009B740F">
              <w:rPr>
                <w:rFonts w:ascii="Arial" w:hAnsi="Arial" w:cs="Arial"/>
                <w:b/>
                <w:sz w:val="16"/>
                <w:szCs w:val="16"/>
                <w:lang w:val="en-US"/>
              </w:rPr>
              <w:t>M</w:t>
            </w:r>
          </w:p>
        </w:tc>
        <w:tc>
          <w:tcPr>
            <w:tcW w:w="499" w:type="pct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4B2414D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b/>
                <w:color w:val="000000"/>
                <w:sz w:val="16"/>
                <w:szCs w:val="16"/>
                <w:lang w:val="en-US"/>
              </w:rPr>
              <w:t>EtB</w:t>
            </w:r>
          </w:p>
        </w:tc>
      </w:tr>
      <w:tr w:rsidR="004265D5" w:rsidRPr="009B740F" w14:paraId="3EDB4853" w14:textId="77777777" w:rsidTr="00474F67">
        <w:trPr>
          <w:cantSplit/>
          <w:trHeight w:val="170"/>
        </w:trPr>
        <w:tc>
          <w:tcPr>
            <w:tcW w:w="513" w:type="pct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B0D0C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  <w:t>ΔdnaQ</w:t>
            </w:r>
          </w:p>
        </w:tc>
        <w:tc>
          <w:tcPr>
            <w:tcW w:w="51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45797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  <w:t>ΔdnaQ</w:t>
            </w:r>
          </w:p>
        </w:tc>
        <w:tc>
          <w:tcPr>
            <w:tcW w:w="394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5851C603" w14:textId="1D19F408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263DA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17097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D36BC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9DB998D" w14:textId="0D57E8B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016</w:t>
            </w:r>
          </w:p>
        </w:tc>
        <w:tc>
          <w:tcPr>
            <w:tcW w:w="41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89E764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405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2CB3F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403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8012F0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076C62A" w14:textId="5D0C56F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79D0BD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sz w:val="16"/>
                <w:szCs w:val="16"/>
                <w:lang w:val="en-US"/>
              </w:rPr>
              <w:t>32</w:t>
            </w:r>
          </w:p>
        </w:tc>
      </w:tr>
      <w:tr w:rsidR="004265D5" w:rsidRPr="009B740F" w14:paraId="01629CDD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26FD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892B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B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760948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F2FAF8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36E9541" w14:textId="68081B1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460C11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EDB9CF1" w14:textId="5DE1AFF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A20956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7F0F7D2E" w14:textId="2CBA420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04250D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B23F6C9" w14:textId="4E3DF9D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DBF5D1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267015D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28808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7CE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C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5229B6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BB06C1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A30D9D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7F2131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7681D55" w14:textId="067027A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03A102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E89C26A" w14:textId="6AE4FD8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45F4431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6BE7005" w14:textId="07BFA1B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12DC3F2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EECA9C2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01811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20F7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D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0D9413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9A6EEA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41DA40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02A7EF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9552B62" w14:textId="16EE6B8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36E392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6934BE3" w14:textId="20B0DE6A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2BD2F83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7892B06" w14:textId="16A75F7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444465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</w:tr>
      <w:tr w:rsidR="004265D5" w:rsidRPr="009B740F" w14:paraId="156E1578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392DB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BFF8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E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FA6B86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2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9FD49D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507AC8E" w14:textId="63FD411B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273946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7123FCB" w14:textId="6F57C6BA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225FD9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767DDE65" w14:textId="7D80B35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5C9BB6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7276238" w14:textId="40577FA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CEFC53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4265D5" w:rsidRPr="009B740F" w14:paraId="0A3A3A7C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3A568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5C91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F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6D0479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F57CD6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666F452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5BBC7B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FE8E729" w14:textId="5492803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44F8CE2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809D290" w14:textId="504B58AC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4BDFA5B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DE561A7" w14:textId="09E158B8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43E02D6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F253864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E262C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3CA2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G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49E0E0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2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E8E268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E68AAB0" w14:textId="3DD900D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068EAC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4035052" w14:textId="1CFC764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E2D41F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59478075" w14:textId="3E30BB58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2717F47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D0ABC58" w14:textId="2157D0C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FE8558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</w:tr>
      <w:tr w:rsidR="004265D5" w:rsidRPr="009B740F" w14:paraId="0181068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F117F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21F9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H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2F21C0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2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D28FE6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8B5479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7D87EA8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23C4CB9" w14:textId="5FE1BA8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E584AC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5C39412E" w14:textId="0666D728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B8664D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DD771DD" w14:textId="15FC7D8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1D37D20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4265D5" w:rsidRPr="009B740F" w14:paraId="6A31DA65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3199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8AAF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I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0A2A7A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B05C1A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6E2E84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9F6BA8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95D82E3" w14:textId="5657753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237315C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1167E68" w14:textId="195F7D2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26FC27D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290FE3B" w14:textId="59C174E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F75EDD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44C55062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94429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C466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J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EB6585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2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4685AA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26B5A91" w14:textId="0A1FBDE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B7E3D9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50DF705" w14:textId="4C9FE80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03CA258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7D0E740C" w14:textId="752C011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2E86DF8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73B1358" w14:textId="3F0F229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061D8C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0C493C7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A9AB8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524F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K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4070A6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D276EA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7CCDF1E2" w14:textId="1EC7BEA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3C561C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645516F" w14:textId="6D92984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C51DB0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B4B7A6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9A2739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83942F8" w14:textId="2933E55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37CAF92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6CCD3EDB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65E78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FDC4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L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E62FBB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65F116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82B78E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6C92F1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F219ADE" w14:textId="2FF87C5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73F11F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09A1DA80" w14:textId="42C43EE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21480DD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4477A18" w14:textId="3D87508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2523E32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7D415974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F1378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C9D3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M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8576ED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6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D44FD1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AAEF96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5A3DE2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A8D8AC7" w14:textId="4295D98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311D89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EB02DEB" w14:textId="06FCE1F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07DE684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A52AEA6" w14:textId="5A0929F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51030E1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4265D5" w:rsidRPr="009B740F" w14:paraId="3AABFC1C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11BF0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B8F7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O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01BD37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68BA92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6E46CB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42ABF5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6FBE5F7" w14:textId="576876D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48B221C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74C5A79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DBBAB8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3AFC870" w14:textId="1813572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9A9303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6A61D4FA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F38C3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8311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P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65F2D7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C603BB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2DEF31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E212BA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9954FA9" w14:textId="579870B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01DC8A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01A6B83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73F59C6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07ECCE7" w14:textId="52BE0DA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B878E1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36FD5B12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45A8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0DEF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Q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7F70E0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02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BE25AB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5BF0A7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D00D4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3D828CC" w14:textId="787F3B9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06A1F64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0E719EF2" w14:textId="2D97719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7EB504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9738DA1" w14:textId="2308BA0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410D518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</w:tr>
      <w:tr w:rsidR="004265D5" w:rsidRPr="009B740F" w14:paraId="0AC42D05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9B8FC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71DF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R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F750BF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8597D1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C1FC9C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A8C674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761F68A" w14:textId="2C1587EC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143BE26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58685956" w14:textId="5B5D95D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63817A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0EF37BC" w14:textId="4B6619E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1439DC4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</w:tr>
      <w:tr w:rsidR="004265D5" w:rsidRPr="009B740F" w14:paraId="1E1E1EC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FC62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1758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S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AE667B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426207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5B748AC" w14:textId="660F3D4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36BBC1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71C5EE7" w14:textId="3D844C2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4671B0D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29AEC2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C631E5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18EC418" w14:textId="6040227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63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3D05AF2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</w:tr>
      <w:tr w:rsidR="004265D5" w:rsidRPr="009B740F" w14:paraId="6CAE529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8E779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8E3BB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1T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39591E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C0A39A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7F51CDF8" w14:textId="25B8C97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057A64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D93672F" w14:textId="75369A2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5AEA4B0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694DCC78" w14:textId="04EEB90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68AA11E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F7CA8FF" w14:textId="198BAC4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4C6C2AA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09A9173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A25A1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7274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B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959CF0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568981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89F5B96" w14:textId="0CA8E21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48949E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1E61165" w14:textId="6E91A37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123612A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F775F86" w14:textId="66ADE15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6198680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EDABD6A" w14:textId="2616BB6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18A1573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3DA04A14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CAA76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5880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C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6BFE61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AEA8B4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2EEAA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902F90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2177CD8" w14:textId="4A043DF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0A1D506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21A1278D" w14:textId="4CEB2E3B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E771A4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≤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A38B9C9" w14:textId="04D577D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6D3C4E9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</w:tr>
      <w:tr w:rsidR="004265D5" w:rsidRPr="009B740F" w14:paraId="69D5682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46BCE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9C96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D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D3F517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1247FF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04F1D9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762F46C1" w14:textId="4A4ED59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EBA4198" w14:textId="15B38B3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1A7320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4DA88A98" w14:textId="65C483A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5D9B92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CA17932" w14:textId="742FA8C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9B32D1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61022E23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088A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C0E3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E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0AB305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269A4C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9E39B8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6BD30C3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A89A42E" w14:textId="797FCC1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2D6C43B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2D6E9681" w14:textId="54D26C1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0690903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2F9F834" w14:textId="472E0F6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AB3DBB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541D9D4D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B0E96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600F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G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48FA53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5C25CF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C7540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94106F8" w14:textId="1E5B3C1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EB54B69" w14:textId="716429A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7C1AC38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29CBD75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0C11724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45A2527" w14:textId="4DBD8BC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614FF95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28</w:t>
            </w:r>
          </w:p>
        </w:tc>
      </w:tr>
      <w:tr w:rsidR="004265D5" w:rsidRPr="009B740F" w14:paraId="334D52C1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2888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FF49E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H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CC2F0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D8485E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010BDB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D4AD91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B7634E0" w14:textId="57725FD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20D724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78A8EBFA" w14:textId="10BE832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0371D20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0941CDB" w14:textId="3AC4662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D23D92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2C2CA30E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6C7D7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5554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CIQ2I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E748C7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83D494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23134C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4C1DC0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C21F0EC" w14:textId="54B44FC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1D24706B" w14:textId="2169992A" w:rsidR="004265D5" w:rsidRPr="009B740F" w:rsidRDefault="00474F67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≥</w:t>
            </w:r>
            <w:r w:rsidR="004265D5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9F974D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203356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0241166" w14:textId="3C44C88A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22BC484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color w:val="000000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75CBCE17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7827D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9CBE6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J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0340DC0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A456F8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4D555D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74B970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9EE245C" w14:textId="40F3C21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FF5D36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54BD2676" w14:textId="651A5F2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77794E3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3BB5E0B" w14:textId="24C517E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4613846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7B27D43A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AE44A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CEE6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N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7A375B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4E77DB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FCFA57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C0B65A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C468915" w14:textId="7008678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905E24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1C70DDF" w14:textId="59DEB9CA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C6BE77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29AEC8A" w14:textId="69B3538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5C7121B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10C0C1DE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05B85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DEAC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O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9A5845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DD34E6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E74B4B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1E45B9C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3F402D1" w14:textId="0A191F1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731D06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B98290C" w14:textId="5DA07A4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76B879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33DFB68" w14:textId="21061CD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BE2A42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342979D2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DA169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2BBB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P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80808C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746E94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670413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B823DC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E881B77" w14:textId="20E1BEC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16924B7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0567018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BB19EC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8264916" w14:textId="5E8C722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7FCE9B5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1D8CD42A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334FD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9FFA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R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6E21BE1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F86BEC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8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F513E7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AD55BB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62BDC63" w14:textId="2020B4CC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7BB28D3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0BDF78BB" w14:textId="11430A5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7274F0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A0EFEF4" w14:textId="20F0564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C57C0D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046867E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B4189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1123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2S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5C4468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5D3A47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2359D5E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870DDB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CF739B5" w14:textId="6416F6E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236DA86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40E139A0" w14:textId="2AA62DA3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B6C854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D4263BE" w14:textId="3C49881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66F92D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1D0ADF16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A2484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B574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B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760F5F2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46C3709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2C3BEC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A79C0C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BE5D494" w14:textId="170F2DD9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B1931B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40962927" w14:textId="15B0F614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63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5BB5A2F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23AE4B4" w14:textId="7BCC9B3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0864C5F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7D9D42D0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1D005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40AE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C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2442802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63B424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A6A0C5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61680CB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FBCC1A3" w14:textId="76FBBE9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375D7F6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8ED6F8E" w14:textId="2E243B1D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67DD6BF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48379E2" w14:textId="7D320CC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32E7B1D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3CCEFCF1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1925F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341A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J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4389E52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C29DCD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D0931B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34C41F2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2EB07EF" w14:textId="6B56FA20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D9C389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D33A76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61A9532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7E82FB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617ABDC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16DD41A8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CA83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9A542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O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19E5B69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1C9B4C2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CC5209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18082C6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3A259CB4" w14:textId="16545A5A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4FF976C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04E062F" w14:textId="4D88A1F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3C500FC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679B21C" w14:textId="370AD99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65B2C93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02D86E66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2C903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6559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P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392D7A9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0C591D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5678661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63F0F4F7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2DF2908E" w14:textId="0A6DD928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4DA075D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1FD5CCA4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68187C0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0E5A16B2" w14:textId="6584C2BF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31256675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28</w:t>
            </w:r>
          </w:p>
        </w:tc>
      </w:tr>
      <w:tr w:rsidR="004265D5" w:rsidRPr="009B740F" w14:paraId="7B3DC537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0FF501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36F8D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Q</w:t>
            </w:r>
          </w:p>
        </w:tc>
        <w:tc>
          <w:tcPr>
            <w:tcW w:w="394" w:type="pc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14:paraId="5EF41F0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5658073E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0A1AC75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shd w:val="clear" w:color="auto" w:fill="auto"/>
            <w:vAlign w:val="center"/>
            <w:hideMark/>
          </w:tcPr>
          <w:p w14:paraId="405E2B1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77A742E7" w14:textId="17D206E6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shd w:val="clear" w:color="auto" w:fill="auto"/>
            <w:vAlign w:val="center"/>
            <w:hideMark/>
          </w:tcPr>
          <w:p w14:paraId="66BE914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shd w:val="clear" w:color="auto" w:fill="auto"/>
            <w:vAlign w:val="center"/>
            <w:hideMark/>
          </w:tcPr>
          <w:p w14:paraId="37D91AB4" w14:textId="3B7F303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shd w:val="clear" w:color="auto" w:fill="auto"/>
            <w:vAlign w:val="center"/>
            <w:hideMark/>
          </w:tcPr>
          <w:p w14:paraId="1EE23C2A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393" w:type="pct"/>
            <w:gridSpan w:val="2"/>
            <w:shd w:val="clear" w:color="auto" w:fill="auto"/>
            <w:vAlign w:val="center"/>
            <w:hideMark/>
          </w:tcPr>
          <w:p w14:paraId="682AE9C0" w14:textId="619A3962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</w:t>
            </w:r>
          </w:p>
        </w:tc>
        <w:tc>
          <w:tcPr>
            <w:tcW w:w="393" w:type="pct"/>
            <w:shd w:val="clear" w:color="auto" w:fill="auto"/>
            <w:vAlign w:val="center"/>
            <w:hideMark/>
          </w:tcPr>
          <w:p w14:paraId="51566A6D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4265D5" w:rsidRPr="009B740F" w14:paraId="6E21D378" w14:textId="77777777" w:rsidTr="00474F67">
        <w:trPr>
          <w:cantSplit/>
          <w:trHeight w:val="170"/>
        </w:trPr>
        <w:tc>
          <w:tcPr>
            <w:tcW w:w="513" w:type="pct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3C53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51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1C11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CIQ4S</w:t>
            </w:r>
          </w:p>
        </w:tc>
        <w:tc>
          <w:tcPr>
            <w:tcW w:w="394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09A80F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12</w:t>
            </w:r>
          </w:p>
        </w:tc>
        <w:tc>
          <w:tcPr>
            <w:tcW w:w="393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81287C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39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DFAD923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</w:t>
            </w:r>
          </w:p>
        </w:tc>
        <w:tc>
          <w:tcPr>
            <w:tcW w:w="39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69077B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</w:t>
            </w:r>
          </w:p>
        </w:tc>
        <w:tc>
          <w:tcPr>
            <w:tcW w:w="393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750C596" w14:textId="0FDF83E1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08</w:t>
            </w:r>
          </w:p>
        </w:tc>
        <w:tc>
          <w:tcPr>
            <w:tcW w:w="41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0B8E568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≥8</w:t>
            </w:r>
          </w:p>
        </w:tc>
        <w:tc>
          <w:tcPr>
            <w:tcW w:w="405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0459F6C" w14:textId="19A0A045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403" w:type="pct"/>
            <w:gridSpan w:val="3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A01C780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393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14F6E77" w14:textId="76C07F8E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</w:t>
            </w:r>
            <w:r w:rsidR="00474F67"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.</w:t>
            </w: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39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4D9389" w14:textId="77777777" w:rsidR="004265D5" w:rsidRPr="009B740F" w:rsidRDefault="004265D5" w:rsidP="004265D5">
            <w:pPr>
              <w:spacing w:line="276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9B740F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</w:tbl>
    <w:p w14:paraId="1E22C915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3788DC15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186FE6FA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17FCB407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549334A7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4719B38D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400A147F" w14:textId="77777777" w:rsidR="00FC3078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19529F8A" w14:textId="77777777" w:rsidR="009B740F" w:rsidRDefault="009B740F" w:rsidP="00FC3078">
      <w:pPr>
        <w:rPr>
          <w:rFonts w:ascii="Arial" w:hAnsi="Arial" w:cs="Arial"/>
          <w:sz w:val="20"/>
          <w:szCs w:val="20"/>
          <w:lang w:val="en-US"/>
        </w:rPr>
      </w:pPr>
    </w:p>
    <w:p w14:paraId="11BF32EC" w14:textId="77777777" w:rsidR="009B740F" w:rsidRDefault="009B740F" w:rsidP="00FC3078">
      <w:pPr>
        <w:rPr>
          <w:rFonts w:ascii="Arial" w:hAnsi="Arial" w:cs="Arial"/>
          <w:sz w:val="20"/>
          <w:szCs w:val="20"/>
          <w:lang w:val="en-US"/>
        </w:rPr>
      </w:pPr>
    </w:p>
    <w:p w14:paraId="6F114DA4" w14:textId="77777777" w:rsidR="009B740F" w:rsidRDefault="009B740F" w:rsidP="00FC3078">
      <w:pPr>
        <w:rPr>
          <w:rFonts w:ascii="Arial" w:hAnsi="Arial" w:cs="Arial"/>
          <w:sz w:val="20"/>
          <w:szCs w:val="20"/>
          <w:lang w:val="en-US"/>
        </w:rPr>
      </w:pPr>
    </w:p>
    <w:p w14:paraId="05DC787B" w14:textId="77777777" w:rsidR="009B740F" w:rsidRDefault="009B740F" w:rsidP="00FC3078">
      <w:pPr>
        <w:rPr>
          <w:rFonts w:ascii="Arial" w:hAnsi="Arial" w:cs="Arial"/>
          <w:sz w:val="20"/>
          <w:szCs w:val="20"/>
          <w:lang w:val="en-US"/>
        </w:rPr>
      </w:pPr>
    </w:p>
    <w:p w14:paraId="603B0EEE" w14:textId="77777777" w:rsidR="00552DA9" w:rsidRDefault="00552DA9" w:rsidP="00FC3078">
      <w:pPr>
        <w:rPr>
          <w:rFonts w:ascii="Arial" w:hAnsi="Arial" w:cs="Arial"/>
          <w:sz w:val="20"/>
          <w:szCs w:val="20"/>
          <w:lang w:val="en-US"/>
        </w:rPr>
      </w:pPr>
    </w:p>
    <w:p w14:paraId="54B8A982" w14:textId="77777777" w:rsidR="00552DA9" w:rsidRDefault="00552DA9" w:rsidP="00FC3078">
      <w:pPr>
        <w:rPr>
          <w:rFonts w:ascii="Arial" w:hAnsi="Arial" w:cs="Arial"/>
          <w:sz w:val="20"/>
          <w:szCs w:val="20"/>
          <w:lang w:val="en-US"/>
        </w:rPr>
      </w:pPr>
    </w:p>
    <w:p w14:paraId="4B4BD364" w14:textId="77777777" w:rsidR="00552DA9" w:rsidRPr="0049455A" w:rsidRDefault="00552DA9" w:rsidP="00FC3078">
      <w:pPr>
        <w:rPr>
          <w:rFonts w:ascii="Arial" w:hAnsi="Arial" w:cs="Arial"/>
          <w:sz w:val="20"/>
          <w:szCs w:val="20"/>
          <w:lang w:val="en-US"/>
        </w:rPr>
      </w:pPr>
    </w:p>
    <w:p w14:paraId="5DC111AB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52CFBC8A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0680D7CC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37728375" w14:textId="77777777" w:rsidR="005F527F" w:rsidRPr="001F4DEE" w:rsidRDefault="005F527F" w:rsidP="00552DA9">
      <w:pPr>
        <w:ind w:left="-709"/>
        <w:jc w:val="both"/>
        <w:rPr>
          <w:rFonts w:ascii="Arial" w:hAnsi="Arial" w:cs="Arial"/>
          <w:sz w:val="18"/>
          <w:szCs w:val="18"/>
          <w:lang w:val="en-US"/>
        </w:rPr>
      </w:pPr>
      <w:r w:rsidRPr="001F4DEE">
        <w:rPr>
          <w:rFonts w:ascii="Arial" w:hAnsi="Arial" w:cs="Arial"/>
          <w:b/>
          <w:sz w:val="18"/>
          <w:szCs w:val="18"/>
          <w:lang w:val="en-US"/>
        </w:rPr>
        <w:lastRenderedPageBreak/>
        <w:t>Supplementary Table S7. Metabolic characterization of the evolved strains.</w:t>
      </w:r>
    </w:p>
    <w:p w14:paraId="3EE447C8" w14:textId="77777777" w:rsidR="005F527F" w:rsidRDefault="005F527F" w:rsidP="00FC3078">
      <w:pPr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pPr w:leftFromText="141" w:rightFromText="141" w:vertAnchor="page" w:horzAnchor="page" w:tblpX="1052" w:tblpY="1958"/>
        <w:tblW w:w="1022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8"/>
        <w:gridCol w:w="992"/>
        <w:gridCol w:w="709"/>
        <w:gridCol w:w="741"/>
        <w:gridCol w:w="841"/>
        <w:gridCol w:w="781"/>
        <w:gridCol w:w="833"/>
        <w:gridCol w:w="903"/>
        <w:gridCol w:w="861"/>
        <w:gridCol w:w="803"/>
        <w:gridCol w:w="789"/>
      </w:tblGrid>
      <w:tr w:rsidR="005F527F" w:rsidRPr="00F26CAA" w14:paraId="43407110" w14:textId="77777777" w:rsidTr="001F4DEE">
        <w:trPr>
          <w:trHeight w:val="300"/>
        </w:trPr>
        <w:tc>
          <w:tcPr>
            <w:tcW w:w="19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9FB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ompoun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71A5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A670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5H</w:t>
            </w:r>
          </w:p>
        </w:tc>
        <w:tc>
          <w:tcPr>
            <w:tcW w:w="7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049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5N</w:t>
            </w:r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801B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8C</w:t>
            </w:r>
          </w:p>
        </w:tc>
        <w:tc>
          <w:tcPr>
            <w:tcW w:w="7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5967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8M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AA2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Δ</w:t>
            </w:r>
            <w:r w:rsidRPr="00F26CAA">
              <w:rPr>
                <w:rFonts w:ascii="Arial" w:eastAsia="Times New Roman" w:hAnsi="Arial" w:cs="Arial"/>
                <w:b/>
                <w:bCs/>
                <w:i/>
                <w:iCs/>
                <w:sz w:val="16"/>
                <w:szCs w:val="16"/>
                <w:lang w:val="es-CL"/>
              </w:rPr>
              <w:t>dnaQ</w:t>
            </w:r>
          </w:p>
        </w:tc>
        <w:tc>
          <w:tcPr>
            <w:tcW w:w="9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8328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1E</w:t>
            </w:r>
          </w:p>
        </w:tc>
        <w:tc>
          <w:tcPr>
            <w:tcW w:w="86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864A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1G</w:t>
            </w:r>
          </w:p>
        </w:tc>
        <w:tc>
          <w:tcPr>
            <w:tcW w:w="8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B1AB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2J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BA3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4J</w:t>
            </w:r>
          </w:p>
        </w:tc>
      </w:tr>
      <w:tr w:rsidR="005F527F" w:rsidRPr="00F26CAA" w14:paraId="2158E050" w14:textId="77777777" w:rsidTr="008838F0">
        <w:trPr>
          <w:trHeight w:val="312"/>
        </w:trPr>
        <w:tc>
          <w:tcPr>
            <w:tcW w:w="19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E410A" w14:textId="0227271B" w:rsidR="005F527F" w:rsidRPr="00F26CAA" w:rsidRDefault="0096582C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</w:t>
            </w:r>
            <w:r w:rsidR="005F527F"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Cyclodextri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1E86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CE9F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7A37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5ADD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B0D1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2DC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64D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5BE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51C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45C6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C391E7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264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extrin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2EA4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1035F8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974391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ABF4E5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82E67A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74A728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E1802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A24CC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0C463F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93BF52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2B5D5326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22BF1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ycogen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CBAA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B418D7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CDD885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9C457B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C6690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5D0C97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5CD261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A3ABD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A7C623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0D01FB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6402B4E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B9DF7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Tween 40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7D95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858779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4F128D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2B958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B8761A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3BA3F9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B26BB3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7E8A5F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332BF5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CE2DCE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5BF1048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A3671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Tween 80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73E2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33750D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C25A55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B45EFC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50B62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0BF78F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C9100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1CC83F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DEE934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4943B9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EB8142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080BC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N- Acetyl-D-Galactosam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7795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1B634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608FA0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16D9F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5910A2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840266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00E37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C6A796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BC1290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C4F067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EFCA5E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98E28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N- Acetyl-D-Glucosam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F6FA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A6AE1F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16C609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5C2EEE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253F08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93F585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E2DC22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C7E07E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A0198B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A4D35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067071E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58A7A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don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E31F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FDF29F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F5AD2A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A4F774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59FC4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D387C7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B0C3B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F44F63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3A59F3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3DA3D5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8C71B7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E53FB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Arabin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88C5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BACBC6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CC36F6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09511D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1DB308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0E0FAB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1FF124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16BFE1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6FF6DD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0264F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19FBDE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530AB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Arab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8EFC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07489F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1DD20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B346D3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54EE95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F59AF7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EACC5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525F52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C3B6A5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E6C08F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5ABE97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4EAD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Cellobi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0E15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2018D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0A9474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920B19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64A82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377272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D271F4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0E79B2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038992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65994B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B5F265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7FC5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i-Erythr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7FFA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9E77B0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068128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39B0A5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DE9D6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EC7530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FC8F42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B4A85D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4FE03A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FDF7A2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73808D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F3D42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Fruct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E02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3ECE1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18E5D3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D99E15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365A2F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D299C9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0695C4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5058FD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16D18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1500E0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1D43994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85DE6" w14:textId="00902BE7" w:rsidR="005F527F" w:rsidRPr="00F26CAA" w:rsidRDefault="008838F0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Fuc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71E1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54940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62A1B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87CE1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9E2010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E4D190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EC59B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DE1B6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71795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EBFC05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25EE666F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C55C5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alact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32EA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C3166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E26DE7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430949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6C0D17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E3000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29F1C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D03BD7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387840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0E0AA3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EDF3FD0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C661F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entobi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69D2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707147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5A80CE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B0358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A66FF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C739C0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A3690D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A5F541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6298A8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2B3981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6D172EC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00001" w14:textId="0C165286" w:rsidR="005F527F" w:rsidRPr="00F26CAA" w:rsidRDefault="009045D9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</w:t>
            </w:r>
            <w:r w:rsidR="005F527F"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D-Gluc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D00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7791C0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C35C16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549DD2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DB6966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0B501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AFDDC8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02E11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1812CD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3A1B13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47587BA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9F51D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m-Inos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D203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7F8DCA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135DF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AC2089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0CF819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3AC1CD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CDAE51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49317F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A0B47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DC4F0D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8D5E44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C0F02" w14:textId="7CB1AEBB" w:rsidR="005F527F" w:rsidRPr="00F26CAA" w:rsidRDefault="009045D9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</w:t>
            </w:r>
            <w:r w:rsidR="005F527F"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D-Lact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87D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C6AD1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8F24D6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28FF8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82A0FD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0AD63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6BD9DF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3613DF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493A3B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EFBB18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401B31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44586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actul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C00B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C8460E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D86FB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E72E43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8A8B6F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B7FFE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841BD7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D0D82E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A638C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804321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4DCF911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FEAC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Malt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A08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BCD347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A6286D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0DC604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166E3D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33F19E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6D17D5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DC19A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75C15B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2BA019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E4939B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BE5E1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Mann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EC76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FF3713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94BEFF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1411F5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A5CDD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7A4596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706A0F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45996F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C026CC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4132A4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4B705F41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8C2A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Mann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F72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026AF9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72A4F6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D33FFD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EEA15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541CD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8671DB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EBCE4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F55105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D60F3A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524A306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317AE" w14:textId="0123EF98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Melibios</w:t>
            </w:r>
            <w:r w:rsidR="00BB3238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04A9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C2AA80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B7BC85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6C272B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CB8F7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EE8D79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5A3FA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ED5710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D5D14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6DE896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6C142D3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090C1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beta-Methyl-D-Glucosid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DF6B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35E59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592880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17A1D2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4BE725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935140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44F032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38AD2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756D38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8FCFA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2355BAE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7421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Psic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E4AB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695EFD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11F6B1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D5B421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103612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9B38F4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88C7CC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09B73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6AD98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CBABF9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E0A10F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F49A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Raffin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8F4B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C01E0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F0FB47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88C45F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865597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327102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CA3E9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74105C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488557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D42FDA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04CC36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A9685" w14:textId="7729EA58" w:rsidR="005F527F" w:rsidRPr="00F26CAA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Rhamn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D59A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A549C9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B07B5D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1D84F1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25F694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1573B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A9AA15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92B5EF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FE80EF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4926C2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84FF02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1241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Sorb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1EF0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E3CB31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9B0673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F751A6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A829E5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001169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4CBA3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35B85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924E11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6DC30F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1C8C5842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D5313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Sucros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8D53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089A7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BE9F7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9CD203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D59EA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D8AAD4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C265C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6BC4C2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0C3437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E004CB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513F17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2A9FA" w14:textId="37B0AF66" w:rsidR="005F527F" w:rsidRPr="00F26CAA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T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re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h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os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FB90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4CA403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E0F90B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62FC8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23AE22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80351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258B41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000FA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09F391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75CFAF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52E7D26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3B95A" w14:textId="5D8DE1CB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Turanos</w:t>
            </w:r>
            <w:r w:rsidR="00BB3238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A77F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D299A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00D4AF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902385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538C5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DF3884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2BF105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6E199B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7D2D4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E29567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FDF6246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07159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Xylit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91D5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B36E9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4AD44E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638A7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67667C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778D38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156BFE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0CB1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A09DD0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770DD1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600FA0EE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9EEE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yruvic Acid Methyl Ester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DB9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D30B08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FF1D37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B4A1F3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59CA0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4D4A30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C7FA58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7FDFF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6378C3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C0B7EE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5639D9B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DBBFA" w14:textId="718AFD00" w:rsidR="005F527F" w:rsidRPr="002E7640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  <w:t>Succinic Acid Mono-Methyl-</w:t>
            </w:r>
            <w:r w:rsidR="005F527F" w:rsidRPr="002E7640"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  <w:t>Ester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146C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B451BC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547992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6CC452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58632B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854D4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96BDE6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A40B8F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004AC8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E5AA35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F29C42B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2EEEC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ce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47D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9F5A57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FDA90D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EF264B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40D87B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61C077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C5647F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514181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EEBFA4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DED2ED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30EBBE8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780F5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Cis-Aconi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B20F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82C045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BAF2CF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A5CAB6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028D7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9DE3DB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DF2F87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D31C1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8E4722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EFCCB4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979E7F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B82B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Cit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221E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C3BBE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B0788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B1B779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7C85AE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C54822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112B08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50BA75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B1F0B6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1050AB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B882ADB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52A3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Form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0D23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3BCC90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C796EA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996FD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08F674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87947C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FC2D63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09FBAD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ACEB36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6C62BB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F6BDB3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0D472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alactonic Acid Lacto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2FE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A35827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1DA1AF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7486CF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089ECD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650DB0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6EEDE2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4CE474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89059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4C4DD5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</w:tbl>
    <w:p w14:paraId="2EA77AA5" w14:textId="77777777" w:rsidR="00F7784B" w:rsidRDefault="00F7784B"/>
    <w:tbl>
      <w:tblPr>
        <w:tblpPr w:leftFromText="141" w:rightFromText="141" w:vertAnchor="page" w:horzAnchor="page" w:tblpX="1052" w:tblpY="1958"/>
        <w:tblW w:w="1022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8"/>
        <w:gridCol w:w="992"/>
        <w:gridCol w:w="709"/>
        <w:gridCol w:w="741"/>
        <w:gridCol w:w="841"/>
        <w:gridCol w:w="781"/>
        <w:gridCol w:w="833"/>
        <w:gridCol w:w="903"/>
        <w:gridCol w:w="861"/>
        <w:gridCol w:w="803"/>
        <w:gridCol w:w="789"/>
      </w:tblGrid>
      <w:tr w:rsidR="005F527F" w:rsidRPr="00F26CAA" w14:paraId="3ED0823D" w14:textId="77777777" w:rsidTr="001F4DEE">
        <w:trPr>
          <w:trHeight w:val="300"/>
        </w:trPr>
        <w:tc>
          <w:tcPr>
            <w:tcW w:w="19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5EF47" w14:textId="77777777" w:rsidR="005F527F" w:rsidRPr="00F26CAA" w:rsidRDefault="005F527F" w:rsidP="009045D9">
            <w:pPr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ompound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93AE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58E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5H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81C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5N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D840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8C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F37D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8M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D322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ΔdnaQ</w:t>
            </w: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9EB3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1E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190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1G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3BC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2J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9B0C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4J</w:t>
            </w:r>
          </w:p>
        </w:tc>
      </w:tr>
      <w:tr w:rsidR="005F527F" w:rsidRPr="00F26CAA" w14:paraId="14DB971A" w14:textId="77777777" w:rsidTr="001F4DEE">
        <w:trPr>
          <w:trHeight w:val="300"/>
        </w:trPr>
        <w:tc>
          <w:tcPr>
            <w:tcW w:w="19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212903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alacturonic Acid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14:paraId="732F438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73ECAB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EF4AB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B55A4D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FA1D17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DEE1B7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29FD4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A28F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F5FB06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FEFA7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627FB870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07B3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luco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2C9D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EC6EC9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06E42E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108812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E4FF06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BC6E94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8F0094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BA1DE5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BDA68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4F6FE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5F527F" w:rsidRPr="00F26CAA" w14:paraId="02CA11D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7DF9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lucosami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498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3B572D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303819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88E5AE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8418DA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5E5368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569F60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D0FE5E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5F378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85CFFB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AB364A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AB468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lucoro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7AAB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3ACEA0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B9BB7B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FE3836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635E3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C5D36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F034A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C5639D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2F6453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CC989A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206CD52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913FD" w14:textId="7331865C" w:rsidR="005F527F" w:rsidRPr="00F26CAA" w:rsidRDefault="009045D9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</w:t>
            </w:r>
            <w:r w:rsidR="005F527F"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Hydroxybuty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0A91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C941C4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90D440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CF7ACE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4B0735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04548D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D07319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80692D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F3C67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B6022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E336462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FAE0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beta-Hydroxybuty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3803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71B3A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AAB2BA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3B772F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FC1AB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3E58AB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8072BE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62D0B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9269B6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923D1C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460689E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EDA12" w14:textId="330DF43E" w:rsidR="005F527F" w:rsidRPr="00F26CAA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amma-H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ydroxybuty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0AF8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9FB3A8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600BDA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579B35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8E22FD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851B15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10CD12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3BFFB9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7239B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C0FC76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42BCFF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A5ED3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-Hydroxy Phenylace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48DE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D35D6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56099F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5FF87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6F4790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BD3755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A49006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DA1C7B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27860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F1503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05E1175B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6761A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Itaco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D737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4C3D3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79021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F5684E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534A66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FE057C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C94DE3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61CB04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5A464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EA2C8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D3FFCEB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9AADE" w14:textId="26EA73C0" w:rsidR="005F527F" w:rsidRPr="00BB3238" w:rsidRDefault="00833835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highlight w:val="yellow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</w:t>
            </w:r>
            <w:r w:rsidR="009045D9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ph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</w:t>
            </w:r>
            <w:r w:rsidR="00BB3238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Keto Buty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CD1F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27F462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7B3D93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9A17EB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386AA2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03AE0E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DD1E6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8841F9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FBC54A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7081CA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805368F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6C3CD" w14:textId="0F4820EB" w:rsidR="005F527F" w:rsidRPr="00BB3238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highlight w:val="yellow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</w:t>
            </w:r>
            <w:r w:rsidR="009045D9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ph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Keto Glutary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24FD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B5D9FB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1C4A9D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0B5453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52D6F8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B1D57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FC11C8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E70D71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9F94C7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BF7AF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BB37712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AFC0A" w14:textId="307300CD" w:rsidR="005F527F" w:rsidRPr="00BB3238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highlight w:val="yellow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a-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Keto Vale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401A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06FF4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1F094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5880B3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F22A83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F9C86D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2EDFB2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EC8526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60EB18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CBCA28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307950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BD491" w14:textId="62C9F9E5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</w:t>
            </w:r>
            <w:r w:rsidR="00BB3238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,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 Lac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68F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5EE81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9F60C4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F410CB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D912F3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5CDBC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0B631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8A3FC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ABC9AD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08E02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EB4221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C4253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Malo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9206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71CD66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858FB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8AB2F3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A4066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3B44A9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69E82A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A0848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ADC75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688F1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93F02F8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CFF5D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ropio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D43E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6942E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DB65BF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7F21C7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E3BF5F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D592AE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0CEBB4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5F4505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8BAEB8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5E97B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08CA0D0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1D756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Qui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EBFC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C6119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410BD4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13A969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FAF655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6CE74B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960A72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BF9B4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58C70A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7C9839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539CC3A" w14:textId="77777777" w:rsidTr="00833835">
        <w:trPr>
          <w:trHeight w:val="307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3736E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Saccha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0164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F73A16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20386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C45B21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8CEDB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2CF41B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418BB3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3D3B7A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C3946C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C5C1FB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BF712F1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CCCF9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Seba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048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B619F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B23170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C3801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BA1328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21D365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5BBAAC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B92C2E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84CA7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FC3F76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A2516B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E904D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Succi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2B16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E2D085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0A70ED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3F0F7E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E63B37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1E97B7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5327D8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D06F3E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EC7842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7260F4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B98F5B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486D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Bromosucci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15368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DD9A5C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1B9506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D4E77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64976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B550DA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8F8CB9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BA7C54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E48626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9F3DE0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65655DC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6C159" w14:textId="662AAEDA" w:rsidR="005F527F" w:rsidRPr="00F26CAA" w:rsidRDefault="00BB3238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Succinam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44DC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A2861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A35EF8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2339F1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16ABE9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71DCDF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D7452C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2987D6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F0F9B7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4CC870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26E4D18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C7349" w14:textId="22586A64" w:rsidR="005F527F" w:rsidRPr="00F26CAA" w:rsidRDefault="00A75C39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ucu</w:t>
            </w:r>
            <w:r w:rsidR="005F527F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ronamid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FB45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A66ABD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FDB84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38214D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06780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DBAD33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346082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0B4718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5731C7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C17A6F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940DEE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05E12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 Alaninamid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5B5E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3D01ED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23BA8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5CB390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057813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8059D6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A748AF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4047DC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B58FBE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FC5906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05D10AB5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46C49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Alan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AE59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337A19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83FB4E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F0B52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073DF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854321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11163B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32BE78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65F1EA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A2703F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6C73EE8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476A7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Alan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8C7A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930031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1F4919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E82BC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894C7D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0EC3ADF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3F4D5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2BA54B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14FC78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CA5FC2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3C3CC270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522D9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Alanyl-glyc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6AD2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BBCC41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3BAD4C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180F7B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BACB84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C26FCA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EB7394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61C615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9CFCBB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3C79F7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20B5A4A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C1D5B" w14:textId="34F64BA8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Aspar</w:t>
            </w:r>
            <w:r w:rsidR="00A75C39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ED74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E962AA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1EFCB7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75DA34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E4D5E6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92AF16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F7AE1E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839B96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989A33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04855A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723CB00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38234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Aspar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DD0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289609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B4AF93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64778B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EEFC89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FF04D0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70C9155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D454D4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6B180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29E1F4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FE95AEF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FACC5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Glutam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3DF7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AA02F7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6E49EF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57AAFA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EB1947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D99DAF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27337F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937A6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06EBE7F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32F129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96C0CE2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27D7C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ycyl-L-Aspart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4BEC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C37FC7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ADD13C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E4DB6F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671794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A4748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BBCF10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A77E9C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54FFBF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8810A1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C5B18A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72AB9" w14:textId="7CEFEA30" w:rsidR="005F527F" w:rsidRPr="00F26CAA" w:rsidRDefault="00A75C39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ycyl-L-</w:t>
            </w:r>
            <w:r w:rsidR="005F527F"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utam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EAEE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D38E0D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A1724F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4F14DA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83BDAA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B40F9B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6B987C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69B89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7F7F9E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F39ED8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19300EAE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CD398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Histid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E58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E003C6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A1B310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0340CE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7DF67A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5097A5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4BF2A0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4BCB9A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272BAE8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1D2A5D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28E0678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FF530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Hydroxy-L-Prol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E135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418054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08907D5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A25640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77BFA5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A4007F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57D79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9B297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357C61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1956900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0B0CC3B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0CA70" w14:textId="3F63466E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Leucin</w:t>
            </w:r>
            <w:r w:rsidR="00A75C39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2F21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B5E608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EAA04C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B85B85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3FE5D2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047FF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50E837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8D50A6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FFCB31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C6E35A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40D83FBD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C6BD2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Ornith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0F6D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648A354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52AADD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15C3B7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A632C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9B1576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3738C3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2D827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977DD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67BA79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596810C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21C3D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Phenylalan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21D3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FB689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8D0CB9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D1E7AE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555EBC9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E76260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59CC7D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AAB1D8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199AEF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FDB416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97594B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8D41A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Prol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D9E3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53AB93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8E00650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55EFFA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882ACA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825FCE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1463DDE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56455C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DF8D769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E6CA7F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7772801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7EBDB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Pyroglutam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FF84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4641C0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F93EB6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8BB4E8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4C03EA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E313E2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22A26B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61B7447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64873B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048B84C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038981A6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E777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Ser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4BCD6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68D3A4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3019C2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FD015E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CE600E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EBCCB7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BD7A87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7B66DBA2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404C01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54A6EC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5F527F" w:rsidRPr="00F26CAA" w14:paraId="29B9049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F623E" w14:textId="77777777" w:rsidR="005F527F" w:rsidRPr="00F26CAA" w:rsidRDefault="005F527F" w:rsidP="009045D9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Ser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8D36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EC3831E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3D89E82C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E9CA46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0A5B8A51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4D5EDC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E111AB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13B4D9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B1BF1D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A19C57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</w:tbl>
    <w:p w14:paraId="642D86CE" w14:textId="77777777" w:rsidR="001F4DEE" w:rsidRDefault="001F4DEE"/>
    <w:tbl>
      <w:tblPr>
        <w:tblpPr w:leftFromText="141" w:rightFromText="141" w:vertAnchor="page" w:horzAnchor="page" w:tblpX="1052" w:tblpY="1958"/>
        <w:tblW w:w="1022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8"/>
        <w:gridCol w:w="992"/>
        <w:gridCol w:w="709"/>
        <w:gridCol w:w="741"/>
        <w:gridCol w:w="841"/>
        <w:gridCol w:w="781"/>
        <w:gridCol w:w="833"/>
        <w:gridCol w:w="903"/>
        <w:gridCol w:w="861"/>
        <w:gridCol w:w="803"/>
        <w:gridCol w:w="789"/>
      </w:tblGrid>
      <w:tr w:rsidR="005F527F" w:rsidRPr="00F26CAA" w14:paraId="357B87B4" w14:textId="77777777" w:rsidTr="001F4DEE">
        <w:trPr>
          <w:trHeight w:val="300"/>
        </w:trPr>
        <w:tc>
          <w:tcPr>
            <w:tcW w:w="19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8DAA0" w14:textId="77777777" w:rsidR="005F527F" w:rsidRPr="00F26CAA" w:rsidRDefault="005F527F" w:rsidP="009045D9">
            <w:pPr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ompound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82B95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CA58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5H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81BC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5N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F011B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8C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A31CA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M8M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E914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Δ</w:t>
            </w:r>
            <w:r w:rsidRPr="00F26CAA">
              <w:rPr>
                <w:rFonts w:ascii="Arial" w:eastAsia="Times New Roman" w:hAnsi="Arial" w:cs="Arial"/>
                <w:b/>
                <w:i/>
                <w:sz w:val="16"/>
                <w:szCs w:val="16"/>
                <w:lang w:val="es-CL"/>
              </w:rPr>
              <w:t>dnaQ</w:t>
            </w: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E5DCF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1E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1BB38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1G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83833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2J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C2BD" w14:textId="77777777" w:rsidR="005F527F" w:rsidRPr="00F26CAA" w:rsidRDefault="005F527F" w:rsidP="001F4DEE">
            <w:pPr>
              <w:jc w:val="center"/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sz w:val="16"/>
                <w:szCs w:val="16"/>
                <w:lang w:val="es-CL"/>
              </w:rPr>
              <w:t>CIQ4J</w:t>
            </w:r>
          </w:p>
        </w:tc>
      </w:tr>
      <w:tr w:rsidR="00F7784B" w:rsidRPr="00F26CAA" w14:paraId="1E8A1421" w14:textId="77777777" w:rsidTr="001F4DEE">
        <w:trPr>
          <w:trHeight w:val="300"/>
        </w:trPr>
        <w:tc>
          <w:tcPr>
            <w:tcW w:w="19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BBF78D" w14:textId="53796DA1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Threonin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</w:tcPr>
          <w:p w14:paraId="45148B0E" w14:textId="746FA1B6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0275FB8" w14:textId="799BB65B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18FE232" w14:textId="65AFA8FB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7E57586" w14:textId="1EF2A2FE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8DA7BF5" w14:textId="5D639CC6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0D23D86" w14:textId="5182421A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C8EF727" w14:textId="0D2EC80C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3AC52DC" w14:textId="56BD3DB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4F39008" w14:textId="34F568A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EE97DC0" w14:textId="45BC99F9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1F9FFC9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1E353" w14:textId="03DC2738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</w:t>
            </w: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 xml:space="preserve">, </w:t>
            </w: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L- Carnit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</w:tcPr>
          <w:p w14:paraId="4C4AC65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</w:tcPr>
          <w:p w14:paraId="6BA6B8C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</w:tcPr>
          <w:p w14:paraId="760AF88A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</w:tcPr>
          <w:p w14:paraId="1DEDAEF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</w:tcPr>
          <w:p w14:paraId="425DCB5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</w:tcPr>
          <w:p w14:paraId="234E9662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</w:tcPr>
          <w:p w14:paraId="18EBF5E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</w:tcPr>
          <w:p w14:paraId="2F45A9F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</w:tcPr>
          <w:p w14:paraId="1E97072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</w:tcPr>
          <w:p w14:paraId="22FB595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55EF987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AAC82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amma- Amino Butyr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8EE2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70C498A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121BDC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67B27A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7DAE1F9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BFFCF5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3FC1CF1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933603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2FE8E7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4AAC7AC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6763F4C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9A59C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Urocanic Acid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13465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527E23F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C36829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23C95B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949B7B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C1B01CA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3206F5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E5BFEA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A44057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E914DD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4F7D3C50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1DDDF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Inos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95F3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0E7C65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6AFA28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AFA3EF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D4DD56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E01BF0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40AD9E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F56ECC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74C76BE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18391C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131A66AB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FB6E9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Urid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8C70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819700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2EC883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7733DDC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BD1310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352C9D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A16E17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3AD4D60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223495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EC1926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7398A3C3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15B4D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Thymid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8871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30E4645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44EA1A4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3FFB464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63B857E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21181F4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64B32E3A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90156F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371164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347124A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5C1A2F34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CF6268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henylethylam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EFF4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10943C4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1D968C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2C9667BA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2116099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57A901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9F7937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19E0D11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0C1195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AF535B4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520F649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1BE9F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utrescin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AC6B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4B5EBC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2237CA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3671C51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5A30CE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1B33A67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27859F7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C442EB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6EC1E89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2003EFB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3CC07CE7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2E865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2-Aminoethan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A47F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27D82122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97BCAA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0D193B9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C0FACB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20614C9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4FC4C0A2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4A1ED70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1C2BE8A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5B8948F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0F3F720C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46F9A" w14:textId="52834F31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2</w:t>
            </w:r>
            <w:r w:rsidR="00A75C39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,</w:t>
            </w: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3-Butanedi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A3DF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1E6F59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546917D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5EC49FD2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383419C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41CD9CA4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7FF2602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261D9D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5EEDFE84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B49F4C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4E20552E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6F96C" w14:textId="77777777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Glycerol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B6D8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3C52D2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7E62270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16802D0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4E4C5E8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62D42E7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107BD5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20F75CD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CB2753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75475F4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6C172129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0ACBD" w14:textId="137DEB91" w:rsidR="00F7784B" w:rsidRPr="002E7640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</w:pPr>
            <w:r w:rsidRPr="002E7640"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  <w:t>D</w:t>
            </w:r>
            <w:r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  <w:t>,L-alph</w:t>
            </w:r>
            <w:r w:rsidRPr="002E7640">
              <w:rPr>
                <w:rFonts w:ascii="Arial" w:eastAsia="Times New Roman" w:hAnsi="Arial" w:cs="Arial"/>
                <w:bCs/>
                <w:sz w:val="16"/>
                <w:szCs w:val="16"/>
                <w:lang w:val="en"/>
              </w:rPr>
              <w:t>a-Glycerol Phosphat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F9F2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40A8B85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23B4A50C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642C73C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861AE6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766B44A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0C34D7B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624356D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4C68A45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5759D0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F7784B" w:rsidRPr="00F26CAA" w14:paraId="620D8F1F" w14:textId="77777777" w:rsidTr="001F4DEE">
        <w:trPr>
          <w:trHeight w:val="300"/>
        </w:trPr>
        <w:tc>
          <w:tcPr>
            <w:tcW w:w="1968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0247E" w14:textId="2E02AECC" w:rsidR="00F7784B" w:rsidRPr="00F26CAA" w:rsidRDefault="00F7784B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lph</w:t>
            </w: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a-D-Glucosa-1-Phosphate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4E6B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14:paraId="0EF2E3E1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41" w:type="dxa"/>
            <w:shd w:val="clear" w:color="auto" w:fill="auto"/>
            <w:noWrap/>
            <w:vAlign w:val="center"/>
            <w:hideMark/>
          </w:tcPr>
          <w:p w14:paraId="171CDE78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shd w:val="clear" w:color="auto" w:fill="auto"/>
            <w:noWrap/>
            <w:vAlign w:val="center"/>
            <w:hideMark/>
          </w:tcPr>
          <w:p w14:paraId="498F701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1" w:type="dxa"/>
            <w:shd w:val="clear" w:color="auto" w:fill="auto"/>
            <w:noWrap/>
            <w:vAlign w:val="center"/>
            <w:hideMark/>
          </w:tcPr>
          <w:p w14:paraId="1ECD168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33" w:type="dxa"/>
            <w:shd w:val="clear" w:color="auto" w:fill="auto"/>
            <w:noWrap/>
            <w:vAlign w:val="center"/>
            <w:hideMark/>
          </w:tcPr>
          <w:p w14:paraId="3CE5F489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shd w:val="clear" w:color="auto" w:fill="auto"/>
            <w:noWrap/>
            <w:vAlign w:val="center"/>
            <w:hideMark/>
          </w:tcPr>
          <w:p w14:paraId="5CE30E2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shd w:val="clear" w:color="auto" w:fill="auto"/>
            <w:noWrap/>
            <w:vAlign w:val="center"/>
            <w:hideMark/>
          </w:tcPr>
          <w:p w14:paraId="0DA2B49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803" w:type="dxa"/>
            <w:shd w:val="clear" w:color="auto" w:fill="auto"/>
            <w:noWrap/>
            <w:vAlign w:val="center"/>
            <w:hideMark/>
          </w:tcPr>
          <w:p w14:paraId="35F747E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shd w:val="clear" w:color="auto" w:fill="auto"/>
            <w:noWrap/>
            <w:vAlign w:val="center"/>
            <w:hideMark/>
          </w:tcPr>
          <w:p w14:paraId="6A8DEEC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F7784B" w:rsidRPr="00F26CAA" w14:paraId="53F025BB" w14:textId="77777777" w:rsidTr="001F4DEE">
        <w:trPr>
          <w:trHeight w:val="300"/>
        </w:trPr>
        <w:tc>
          <w:tcPr>
            <w:tcW w:w="19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881C3" w14:textId="6FFD6B65" w:rsidR="00F7784B" w:rsidRPr="00F26CAA" w:rsidRDefault="00A75C39" w:rsidP="00F7784B">
            <w:pPr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D-Glucose-6-</w:t>
            </w:r>
            <w:r w:rsidR="00F7784B" w:rsidRPr="004502C3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Phosphate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6E617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5C87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7407D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1C00B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78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14E85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E2D23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9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69C56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87C90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F7AAE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78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21AEF" w14:textId="77777777" w:rsidR="00F7784B" w:rsidRPr="00F26CAA" w:rsidRDefault="00F7784B" w:rsidP="001F4DEE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</w:tbl>
    <w:p w14:paraId="184D7736" w14:textId="77777777" w:rsidR="00F67B10" w:rsidRDefault="00F67B10" w:rsidP="00FC3078">
      <w:pPr>
        <w:jc w:val="both"/>
        <w:rPr>
          <w:rFonts w:ascii="Arial" w:hAnsi="Arial" w:cs="Arial"/>
          <w:b/>
          <w:sz w:val="18"/>
          <w:szCs w:val="18"/>
          <w:lang w:val="en-US"/>
        </w:rPr>
      </w:pPr>
    </w:p>
    <w:p w14:paraId="6EE30BA3" w14:textId="77777777" w:rsidR="00F67B10" w:rsidRDefault="00F67B10" w:rsidP="00FC3078">
      <w:pPr>
        <w:jc w:val="both"/>
        <w:rPr>
          <w:rFonts w:ascii="Arial" w:hAnsi="Arial" w:cs="Arial"/>
          <w:b/>
          <w:sz w:val="18"/>
          <w:szCs w:val="18"/>
          <w:lang w:val="en-US"/>
        </w:rPr>
      </w:pPr>
    </w:p>
    <w:p w14:paraId="46729B6D" w14:textId="1DAD1500" w:rsidR="00FC3078" w:rsidRDefault="004265D5" w:rsidP="005F527F">
      <w:pPr>
        <w:ind w:hanging="709"/>
        <w:rPr>
          <w:rFonts w:ascii="Arial" w:hAnsi="Arial" w:cs="Arial"/>
          <w:sz w:val="20"/>
          <w:szCs w:val="20"/>
          <w:lang w:val="en-US"/>
        </w:rPr>
      </w:pPr>
      <w:r w:rsidRPr="004265D5">
        <w:rPr>
          <w:rFonts w:ascii="Arial" w:hAnsi="Arial" w:cs="Arial"/>
          <w:b/>
          <w:sz w:val="20"/>
          <w:szCs w:val="20"/>
          <w:lang w:val="en-US"/>
        </w:rPr>
        <w:t xml:space="preserve">++ </w:t>
      </w:r>
      <w:r>
        <w:rPr>
          <w:rFonts w:ascii="Arial" w:hAnsi="Arial" w:cs="Arial"/>
          <w:sz w:val="20"/>
          <w:szCs w:val="20"/>
          <w:lang w:val="en-US"/>
        </w:rPr>
        <w:t>Positive reaction</w:t>
      </w:r>
    </w:p>
    <w:p w14:paraId="0F94850F" w14:textId="1640C99E" w:rsidR="004265D5" w:rsidRDefault="004265D5" w:rsidP="005F527F">
      <w:pPr>
        <w:ind w:left="-709"/>
        <w:rPr>
          <w:rFonts w:ascii="Arial" w:hAnsi="Arial" w:cs="Arial"/>
          <w:sz w:val="20"/>
          <w:szCs w:val="20"/>
          <w:lang w:val="en-US"/>
        </w:rPr>
      </w:pPr>
      <w:r w:rsidRPr="004265D5">
        <w:rPr>
          <w:rFonts w:ascii="Arial" w:hAnsi="Arial" w:cs="Arial"/>
          <w:b/>
          <w:sz w:val="20"/>
          <w:szCs w:val="20"/>
          <w:lang w:val="en-US"/>
        </w:rPr>
        <w:t xml:space="preserve">+  </w:t>
      </w:r>
      <w:r>
        <w:rPr>
          <w:rFonts w:ascii="Arial" w:hAnsi="Arial" w:cs="Arial"/>
          <w:sz w:val="20"/>
          <w:szCs w:val="20"/>
          <w:lang w:val="en-US"/>
        </w:rPr>
        <w:t xml:space="preserve"> Weak positive reaction</w:t>
      </w:r>
    </w:p>
    <w:p w14:paraId="52566C51" w14:textId="4594F611" w:rsidR="004265D5" w:rsidRPr="0049455A" w:rsidRDefault="005F527F" w:rsidP="005F527F">
      <w:pPr>
        <w:ind w:hanging="709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="004265D5" w:rsidRPr="004265D5">
        <w:rPr>
          <w:rFonts w:ascii="Arial" w:hAnsi="Arial" w:cs="Arial"/>
          <w:b/>
          <w:sz w:val="20"/>
          <w:szCs w:val="20"/>
          <w:lang w:val="en-US"/>
        </w:rPr>
        <w:t>-</w:t>
      </w:r>
      <w:r w:rsidR="004265D5">
        <w:rPr>
          <w:rFonts w:ascii="Arial" w:hAnsi="Arial" w:cs="Arial"/>
          <w:sz w:val="20"/>
          <w:szCs w:val="20"/>
          <w:lang w:val="en-US"/>
        </w:rPr>
        <w:t xml:space="preserve">   Negative reaction</w:t>
      </w:r>
    </w:p>
    <w:p w14:paraId="35C190CC" w14:textId="77777777" w:rsidR="00FC3078" w:rsidRPr="0049455A" w:rsidRDefault="00FC3078" w:rsidP="00FC3078">
      <w:pPr>
        <w:ind w:left="-567"/>
        <w:rPr>
          <w:rFonts w:ascii="Arial" w:hAnsi="Arial" w:cs="Arial"/>
          <w:sz w:val="20"/>
          <w:szCs w:val="20"/>
          <w:lang w:val="en-US"/>
        </w:rPr>
      </w:pPr>
    </w:p>
    <w:p w14:paraId="740CDA05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C14F578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B19B59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4592AA4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BC5B0EA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7A20EAF4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5BE28CB3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D3C84D3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5C0454E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C2F9316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82A6CF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EA3F003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023B9596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2E63D96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5D56FC6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82DC5F6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F104FB3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FCE5DFE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AF8BC8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36660E9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9A0B5D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556DDCB7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72B934D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62E0110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DEBA989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04D3EE1A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5161FC57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71A657B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0AB3EB4A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35633E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0D12CDD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C969B0F" w14:textId="39C6943B" w:rsidR="004265D5" w:rsidRDefault="004265D5" w:rsidP="004265D5">
      <w:pPr>
        <w:ind w:left="-567"/>
        <w:jc w:val="both"/>
        <w:rPr>
          <w:rFonts w:ascii="Arial" w:hAnsi="Arial" w:cs="Arial"/>
          <w:sz w:val="18"/>
          <w:szCs w:val="18"/>
          <w:lang w:val="en-US"/>
        </w:rPr>
      </w:pPr>
      <w:r>
        <w:rPr>
          <w:rFonts w:ascii="Arial" w:hAnsi="Arial" w:cs="Arial"/>
          <w:b/>
          <w:sz w:val="18"/>
          <w:szCs w:val="18"/>
          <w:lang w:val="en-US"/>
        </w:rPr>
        <w:t>Supplementary Table S8</w:t>
      </w:r>
      <w:r w:rsidRPr="00F26CAA">
        <w:rPr>
          <w:rFonts w:ascii="Arial" w:hAnsi="Arial" w:cs="Arial"/>
          <w:b/>
          <w:sz w:val="18"/>
          <w:szCs w:val="18"/>
          <w:lang w:val="en-US"/>
        </w:rPr>
        <w:t>. Enzymatic characterization of the evolved strains</w:t>
      </w:r>
      <w:r w:rsidRPr="00F26CAA">
        <w:rPr>
          <w:rFonts w:ascii="Arial" w:hAnsi="Arial" w:cs="Arial"/>
          <w:sz w:val="18"/>
          <w:szCs w:val="18"/>
          <w:lang w:val="en-US"/>
        </w:rPr>
        <w:t xml:space="preserve">. </w:t>
      </w:r>
    </w:p>
    <w:p w14:paraId="1CFC33F7" w14:textId="77777777" w:rsidR="00552DA9" w:rsidRPr="0049455A" w:rsidRDefault="00552DA9" w:rsidP="004265D5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57044B2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pPr w:leftFromText="141" w:rightFromText="141" w:horzAnchor="page" w:tblpX="1232"/>
        <w:tblW w:w="834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93"/>
        <w:gridCol w:w="754"/>
        <w:gridCol w:w="638"/>
        <w:gridCol w:w="638"/>
        <w:gridCol w:w="638"/>
        <w:gridCol w:w="656"/>
        <w:gridCol w:w="664"/>
        <w:gridCol w:w="621"/>
        <w:gridCol w:w="638"/>
        <w:gridCol w:w="603"/>
        <w:gridCol w:w="603"/>
      </w:tblGrid>
      <w:tr w:rsidR="009045D9" w:rsidRPr="00F26CAA" w14:paraId="38F832FD" w14:textId="77777777" w:rsidTr="009045D9">
        <w:trPr>
          <w:trHeight w:val="24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E4E2E" w14:textId="77777777" w:rsidR="009045D9" w:rsidRPr="00F26CAA" w:rsidRDefault="009045D9" w:rsidP="009045D9">
            <w:pPr>
              <w:ind w:left="-55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L"/>
              </w:rPr>
              <w:t>Enzymatic Activity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A355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E3E4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5H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6F4B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5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6032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8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44C6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M8M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5009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Δ</w:t>
            </w:r>
            <w:r w:rsidRPr="00F26CAA">
              <w:rPr>
                <w:rFonts w:ascii="Arial" w:eastAsia="Times New Roman" w:hAnsi="Arial" w:cs="Arial"/>
                <w:b/>
                <w:bCs/>
                <w:i/>
                <w:iCs/>
                <w:sz w:val="16"/>
                <w:szCs w:val="16"/>
                <w:lang w:val="es-CL"/>
              </w:rPr>
              <w:t>dnaQ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36C0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1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5237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1G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3FB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2J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ED46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/>
                <w:bCs/>
                <w:sz w:val="16"/>
                <w:szCs w:val="16"/>
                <w:lang w:val="es-CL"/>
              </w:rPr>
              <w:t>CIQ4J</w:t>
            </w:r>
          </w:p>
        </w:tc>
      </w:tr>
      <w:tr w:rsidR="009045D9" w:rsidRPr="00F26CAA" w14:paraId="785E9B18" w14:textId="77777777" w:rsidTr="009045D9">
        <w:trPr>
          <w:trHeight w:val="245"/>
        </w:trPr>
        <w:tc>
          <w:tcPr>
            <w:tcW w:w="0" w:type="auto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8E223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Beta-galactosidas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8247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DB9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50E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4425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6D3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731D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EF52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4F2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997F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C67777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9045D9" w:rsidRPr="00F26CAA" w14:paraId="1334ADE9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0CE85" w14:textId="2AB5C7B0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bookmarkStart w:id="0" w:name="_GoBack"/>
            <w:bookmarkEnd w:id="0"/>
            <w:r w:rsidRPr="004502C3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Argi</w:t>
            </w:r>
            <w:r w:rsidR="000C16CE" w:rsidRPr="004502C3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nine di</w:t>
            </w:r>
            <w:r w:rsidRPr="004502C3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hydrola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FA63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9A83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7EE7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4684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1613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AF9E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30AD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3726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7EDB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638918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39975989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07565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Lysine decarboxy</w:t>
            </w: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la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494E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173B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928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FAE8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6FDD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596B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3FAB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6319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87E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AB1946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9045D9" w:rsidRPr="00F26CAA" w14:paraId="4A60B391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2AAFE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Ornithine decarboxyla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6C46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FC6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6FD1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2BC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3612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21CE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BDC1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7B9E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367F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01896E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631C0E5A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5913F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Citrate utilizatio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227F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4990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FA17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16E9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BE74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45B8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7D72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5EB3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D034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73AF6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75D1BCE5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F8509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H</w:t>
            </w:r>
            <w:r w:rsidRPr="00145E2B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vertAlign w:val="subscript"/>
                <w:lang w:val="es-CL"/>
              </w:rPr>
              <w:t>2</w:t>
            </w: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S productio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F8B2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A2BB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D49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233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5823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642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3D8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C267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CDB0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0BB8B0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0D4A94DA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89B39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Urea hydrolysi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7A14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2731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F47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0ABE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0D1D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EA25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7B6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A222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DCB8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755AFE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2DA117BA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D37CE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Deamina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28DB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2671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ADA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4B5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1901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25DA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FEDE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71BD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441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69244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9045D9" w:rsidRPr="00F26CAA" w14:paraId="79A7BBDB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7F7F0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Indole productio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F82F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FE9D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B9C9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3873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6A5D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4FBA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FC4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6273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BCA7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0219E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9045D9" w:rsidRPr="00F26CAA" w14:paraId="0C1873B5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EA8B6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Gelatina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B142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1D5D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49A1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B5D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5674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8DF8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3D66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4BBC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5A2E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1671C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4652CF9E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B9D01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gluco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2F65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0822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DEE4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168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EBD2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BCDB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0076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8C20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391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ECF6B4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</w:tr>
      <w:tr w:rsidR="009045D9" w:rsidRPr="00F26CAA" w14:paraId="361615C2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3B7E9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mannito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36BD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CFD3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BB06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A3AF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461A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33AB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0E37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3034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28E4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C9AD9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9045D9" w:rsidRPr="00F26CAA" w14:paraId="0863E273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D9663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inosito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FE7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45B3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D2EB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6107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2E4A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B77D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17FC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E99E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12C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7F335C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59197E46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31B9B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sorbito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7149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E253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5D36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C8B0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FB17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7F52E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9C1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B31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C654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76F17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9045D9" w:rsidRPr="00F26CAA" w14:paraId="7ED2701D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0E37CB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rhamno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F43F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EE65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9DB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AC7A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A3EC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6AAA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DFDD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0296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176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BBB318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9045D9" w:rsidRPr="00F26CAA" w14:paraId="3B67BC5C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404EA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sucro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D72E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ED9D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814F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8AB2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A01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25F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E6B3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4D116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0F3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734D4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02E94815" w14:textId="77777777" w:rsidTr="009045D9">
        <w:trPr>
          <w:trHeight w:val="245"/>
        </w:trPr>
        <w:tc>
          <w:tcPr>
            <w:tcW w:w="0" w:type="auto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B1F808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n/Oxidation of melibio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4FFE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44A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CE7A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F07A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51DF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B11C0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4D31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3A34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BA6EC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0F743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  <w:tr w:rsidR="009045D9" w:rsidRPr="00F26CAA" w14:paraId="75C3556C" w14:textId="77777777" w:rsidTr="009045D9">
        <w:trPr>
          <w:trHeight w:val="245"/>
        </w:trPr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EFDA9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amygdal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D6176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D9D6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BFBA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1952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B31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A3C7F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F7E0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2744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2FE4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74622F73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-</w:t>
            </w:r>
          </w:p>
        </w:tc>
      </w:tr>
      <w:tr w:rsidR="009045D9" w:rsidRPr="00F26CAA" w14:paraId="5C41BEEE" w14:textId="77777777" w:rsidTr="009045D9">
        <w:trPr>
          <w:trHeight w:val="245"/>
        </w:trPr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0F9CE" w14:textId="77777777" w:rsidR="009045D9" w:rsidRPr="00F26CAA" w:rsidRDefault="009045D9" w:rsidP="009045D9">
            <w:pPr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color w:val="000000"/>
                <w:sz w:val="16"/>
                <w:szCs w:val="16"/>
                <w:lang w:val="es-CL"/>
              </w:rPr>
              <w:t>Fermentation/Oxidation of arabino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C517D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F7F19B4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09DA7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70E08E7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0785652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3943771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bCs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1FD7F9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AD30EB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73A6975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6EC8F4A" w14:textId="77777777" w:rsidR="009045D9" w:rsidRPr="00F26CAA" w:rsidRDefault="009045D9" w:rsidP="009045D9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  <w:r w:rsidRPr="00F26CAA">
              <w:rPr>
                <w:rFonts w:ascii="Arial" w:eastAsia="Times New Roman" w:hAnsi="Arial" w:cs="Arial"/>
                <w:sz w:val="16"/>
                <w:szCs w:val="16"/>
                <w:lang w:val="es-CL"/>
              </w:rPr>
              <w:t>+</w:t>
            </w:r>
          </w:p>
        </w:tc>
      </w:tr>
    </w:tbl>
    <w:p w14:paraId="5F0816FC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682E61E2" w14:textId="77777777" w:rsidR="00FC3078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6146A160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6DA9D5CF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277C62A8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69E195A1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0E363016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4FDF735D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4A59998A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6A642C68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2008737D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7F4356DA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5567DE3B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0CC57326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0DDF39FF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47C0A029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43CD2B66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3106AE1D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68526201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3B86A78A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37D6378B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301DA43E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7C32A2B4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3D98DED5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2CA96C91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7AB6D2AF" w14:textId="77777777" w:rsidR="009045D9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52BD85E0" w14:textId="77777777" w:rsidR="009045D9" w:rsidRPr="0049455A" w:rsidRDefault="009045D9" w:rsidP="00FC3078">
      <w:pPr>
        <w:rPr>
          <w:rFonts w:ascii="Arial" w:hAnsi="Arial" w:cs="Arial"/>
          <w:sz w:val="20"/>
          <w:szCs w:val="20"/>
          <w:lang w:val="en-US"/>
        </w:rPr>
      </w:pPr>
    </w:p>
    <w:p w14:paraId="566E0D11" w14:textId="77777777" w:rsidR="00FC3078" w:rsidRPr="0049455A" w:rsidRDefault="00FC3078" w:rsidP="00FC3078">
      <w:pPr>
        <w:rPr>
          <w:rFonts w:ascii="Arial" w:hAnsi="Arial" w:cs="Arial"/>
          <w:sz w:val="20"/>
          <w:szCs w:val="20"/>
          <w:lang w:val="en-US"/>
        </w:rPr>
      </w:pPr>
    </w:p>
    <w:p w14:paraId="54D576D7" w14:textId="77777777" w:rsidR="003E4315" w:rsidRDefault="003E4315" w:rsidP="003E4315">
      <w:pPr>
        <w:ind w:hanging="709"/>
        <w:rPr>
          <w:rFonts w:ascii="Arial" w:hAnsi="Arial" w:cs="Arial"/>
          <w:sz w:val="20"/>
          <w:szCs w:val="20"/>
          <w:lang w:val="en-US"/>
        </w:rPr>
      </w:pPr>
      <w:r w:rsidRPr="004265D5">
        <w:rPr>
          <w:rFonts w:ascii="Arial" w:hAnsi="Arial" w:cs="Arial"/>
          <w:b/>
          <w:sz w:val="20"/>
          <w:szCs w:val="20"/>
          <w:lang w:val="en-US"/>
        </w:rPr>
        <w:t xml:space="preserve">++ </w:t>
      </w:r>
      <w:r>
        <w:rPr>
          <w:rFonts w:ascii="Arial" w:hAnsi="Arial" w:cs="Arial"/>
          <w:sz w:val="20"/>
          <w:szCs w:val="20"/>
          <w:lang w:val="en-US"/>
        </w:rPr>
        <w:t>Positive reaction</w:t>
      </w:r>
    </w:p>
    <w:p w14:paraId="1C3D023B" w14:textId="77777777" w:rsidR="003E4315" w:rsidRDefault="003E4315" w:rsidP="003E4315">
      <w:pPr>
        <w:ind w:left="-709"/>
        <w:rPr>
          <w:rFonts w:ascii="Arial" w:hAnsi="Arial" w:cs="Arial"/>
          <w:sz w:val="20"/>
          <w:szCs w:val="20"/>
          <w:lang w:val="en-US"/>
        </w:rPr>
      </w:pPr>
      <w:r w:rsidRPr="004265D5">
        <w:rPr>
          <w:rFonts w:ascii="Arial" w:hAnsi="Arial" w:cs="Arial"/>
          <w:b/>
          <w:sz w:val="20"/>
          <w:szCs w:val="20"/>
          <w:lang w:val="en-US"/>
        </w:rPr>
        <w:t xml:space="preserve">+  </w:t>
      </w:r>
      <w:r>
        <w:rPr>
          <w:rFonts w:ascii="Arial" w:hAnsi="Arial" w:cs="Arial"/>
          <w:sz w:val="20"/>
          <w:szCs w:val="20"/>
          <w:lang w:val="en-US"/>
        </w:rPr>
        <w:t xml:space="preserve"> Weak positive reaction</w:t>
      </w:r>
    </w:p>
    <w:p w14:paraId="6B8B4907" w14:textId="77777777" w:rsidR="003E4315" w:rsidRPr="0049455A" w:rsidRDefault="003E4315" w:rsidP="003E4315">
      <w:pPr>
        <w:ind w:hanging="709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Pr="004265D5">
        <w:rPr>
          <w:rFonts w:ascii="Arial" w:hAnsi="Arial" w:cs="Arial"/>
          <w:b/>
          <w:sz w:val="20"/>
          <w:szCs w:val="20"/>
          <w:lang w:val="en-US"/>
        </w:rPr>
        <w:t>-</w:t>
      </w:r>
      <w:r>
        <w:rPr>
          <w:rFonts w:ascii="Arial" w:hAnsi="Arial" w:cs="Arial"/>
          <w:sz w:val="20"/>
          <w:szCs w:val="20"/>
          <w:lang w:val="en-US"/>
        </w:rPr>
        <w:t xml:space="preserve">   Negative reaction</w:t>
      </w:r>
    </w:p>
    <w:p w14:paraId="72952344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725FA63" w14:textId="77777777" w:rsidR="00FF4E08" w:rsidRPr="0049455A" w:rsidRDefault="00FF4E08" w:rsidP="00FF4E08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10E27585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0B7F32E5" w14:textId="77777777" w:rsidR="00FC3078" w:rsidRPr="0049455A" w:rsidRDefault="00FC3078" w:rsidP="00BE2145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29D0376F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73352782" w14:textId="4BC5B76B" w:rsidR="00BE2145" w:rsidRDefault="00BE2145" w:rsidP="009045D9">
      <w:pPr>
        <w:ind w:left="-567"/>
        <w:jc w:val="both"/>
        <w:rPr>
          <w:rFonts w:ascii="Arial" w:hAnsi="Arial" w:cs="Arial"/>
          <w:b/>
          <w:sz w:val="18"/>
          <w:szCs w:val="18"/>
          <w:lang w:val="en-US"/>
        </w:rPr>
      </w:pPr>
      <w:r w:rsidRPr="004D0BC4">
        <w:rPr>
          <w:rFonts w:ascii="Arial" w:hAnsi="Arial" w:cs="Arial"/>
          <w:b/>
          <w:sz w:val="18"/>
          <w:szCs w:val="18"/>
          <w:lang w:val="en-US"/>
        </w:rPr>
        <w:t>Supplementary Table S9. CIM8M susceptibility to aminoglycosides</w:t>
      </w:r>
    </w:p>
    <w:p w14:paraId="7B1A63ED" w14:textId="77777777" w:rsidR="009045D9" w:rsidRDefault="009045D9" w:rsidP="009045D9">
      <w:pPr>
        <w:ind w:left="-567"/>
        <w:jc w:val="both"/>
        <w:rPr>
          <w:rFonts w:ascii="Arial" w:hAnsi="Arial" w:cs="Arial"/>
          <w:b/>
          <w:sz w:val="18"/>
          <w:szCs w:val="18"/>
          <w:lang w:val="en-US"/>
        </w:rPr>
      </w:pPr>
    </w:p>
    <w:p w14:paraId="3E78760E" w14:textId="77777777" w:rsidR="009045D9" w:rsidRPr="009045D9" w:rsidRDefault="009045D9" w:rsidP="009045D9">
      <w:pPr>
        <w:ind w:left="-567"/>
        <w:jc w:val="both"/>
        <w:rPr>
          <w:rFonts w:ascii="Arial" w:hAnsi="Arial" w:cs="Arial"/>
          <w:b/>
          <w:sz w:val="18"/>
          <w:szCs w:val="18"/>
          <w:lang w:val="en-US"/>
        </w:rPr>
      </w:pPr>
    </w:p>
    <w:tbl>
      <w:tblPr>
        <w:tblW w:w="4021" w:type="dxa"/>
        <w:tblInd w:w="-514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001"/>
        <w:gridCol w:w="1001"/>
        <w:gridCol w:w="1001"/>
        <w:gridCol w:w="1018"/>
      </w:tblGrid>
      <w:tr w:rsidR="009045D9" w:rsidRPr="00552DA9" w14:paraId="0846FB5C" w14:textId="77777777" w:rsidTr="00552DA9">
        <w:trPr>
          <w:trHeight w:val="251"/>
        </w:trPr>
        <w:tc>
          <w:tcPr>
            <w:tcW w:w="1001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0B27446" w14:textId="77777777" w:rsidR="009045D9" w:rsidRPr="00552DA9" w:rsidRDefault="009045D9" w:rsidP="00552DA9">
            <w:pPr>
              <w:ind w:left="-195" w:firstLine="195"/>
              <w:jc w:val="both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Strain</w:t>
            </w:r>
          </w:p>
        </w:tc>
        <w:tc>
          <w:tcPr>
            <w:tcW w:w="3020" w:type="dxa"/>
            <w:gridSpan w:val="3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923586D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 xml:space="preserve">MIC </w:t>
            </w:r>
          </w:p>
          <w:p w14:paraId="3C0433E0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(μg/ml)</w:t>
            </w:r>
          </w:p>
        </w:tc>
      </w:tr>
      <w:tr w:rsidR="009045D9" w:rsidRPr="00552DA9" w14:paraId="3A087882" w14:textId="77777777" w:rsidTr="00552DA9">
        <w:trPr>
          <w:trHeight w:val="251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625A9E0" w14:textId="77777777" w:rsidR="009045D9" w:rsidRPr="00552DA9" w:rsidRDefault="009045D9" w:rsidP="009045D9">
            <w:pPr>
              <w:jc w:val="both"/>
              <w:rPr>
                <w:rFonts w:ascii="Arial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1001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0DF2CBB9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GEN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67E276A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AMK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0BAD19F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KAN</w:t>
            </w:r>
          </w:p>
        </w:tc>
      </w:tr>
      <w:tr w:rsidR="009045D9" w:rsidRPr="00552DA9" w14:paraId="46541713" w14:textId="77777777" w:rsidTr="00552DA9">
        <w:trPr>
          <w:trHeight w:val="251"/>
        </w:trPr>
        <w:tc>
          <w:tcPr>
            <w:tcW w:w="1001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203F275" w14:textId="77777777" w:rsidR="009045D9" w:rsidRPr="00552DA9" w:rsidRDefault="009045D9" w:rsidP="009045D9">
            <w:pPr>
              <w:jc w:val="both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MG1655</w:t>
            </w:r>
          </w:p>
        </w:tc>
        <w:tc>
          <w:tcPr>
            <w:tcW w:w="1001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1C796D8A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0.25</w:t>
            </w:r>
          </w:p>
        </w:tc>
        <w:tc>
          <w:tcPr>
            <w:tcW w:w="100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796C047F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2</w:t>
            </w:r>
          </w:p>
        </w:tc>
        <w:tc>
          <w:tcPr>
            <w:tcW w:w="1018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FF57346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4</w:t>
            </w:r>
          </w:p>
        </w:tc>
      </w:tr>
      <w:tr w:rsidR="009045D9" w:rsidRPr="00552DA9" w14:paraId="31038FDE" w14:textId="77777777" w:rsidTr="00552DA9">
        <w:trPr>
          <w:trHeight w:val="251"/>
        </w:trPr>
        <w:tc>
          <w:tcPr>
            <w:tcW w:w="1001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23061B28" w14:textId="77777777" w:rsidR="009045D9" w:rsidRPr="00552DA9" w:rsidRDefault="009045D9" w:rsidP="009045D9">
            <w:pPr>
              <w:jc w:val="both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b/>
                <w:bCs/>
                <w:sz w:val="16"/>
                <w:szCs w:val="16"/>
                <w:lang w:val="es-CL"/>
              </w:rPr>
              <w:t>CIM8M</w:t>
            </w:r>
          </w:p>
        </w:tc>
        <w:tc>
          <w:tcPr>
            <w:tcW w:w="1001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3C4C8C8C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512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5FB8A77B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≥ 64</w:t>
            </w:r>
          </w:p>
        </w:tc>
        <w:tc>
          <w:tcPr>
            <w:tcW w:w="101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53" w:type="dxa"/>
              <w:bottom w:w="0" w:type="dxa"/>
              <w:right w:w="53" w:type="dxa"/>
            </w:tcMar>
            <w:vAlign w:val="center"/>
            <w:hideMark/>
          </w:tcPr>
          <w:p w14:paraId="49FE049B" w14:textId="77777777" w:rsidR="009045D9" w:rsidRPr="00552DA9" w:rsidRDefault="009045D9" w:rsidP="009045D9">
            <w:pPr>
              <w:jc w:val="center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552DA9">
              <w:rPr>
                <w:rFonts w:ascii="Arial" w:hAnsi="Arial" w:cs="Arial"/>
                <w:sz w:val="16"/>
                <w:szCs w:val="16"/>
                <w:lang w:val="es-CL"/>
              </w:rPr>
              <w:t>≥ 64</w:t>
            </w:r>
          </w:p>
        </w:tc>
      </w:tr>
    </w:tbl>
    <w:p w14:paraId="4F75BFB9" w14:textId="77777777" w:rsidR="00CF41EB" w:rsidRDefault="00CF41EB" w:rsidP="00BE2145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7348F6CB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5130BABD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5578BB34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3B28BDD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3AC6C2F" w14:textId="77777777" w:rsidR="00CF41EB" w:rsidRDefault="00CF41EB" w:rsidP="001F4DEE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48BF2B2E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8E850F6" w14:textId="77777777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8DFBF55" w14:textId="77777777" w:rsidR="00552DA9" w:rsidRDefault="00552DA9" w:rsidP="00552DA9">
      <w:pPr>
        <w:jc w:val="both"/>
        <w:rPr>
          <w:rFonts w:ascii="Arial" w:hAnsi="Arial" w:cs="Arial"/>
          <w:b/>
          <w:sz w:val="18"/>
          <w:szCs w:val="18"/>
          <w:lang w:val="en-US"/>
        </w:rPr>
      </w:pPr>
    </w:p>
    <w:p w14:paraId="0B3C7E93" w14:textId="77E1D646" w:rsidR="009F0EBD" w:rsidRDefault="009F0EBD" w:rsidP="00552DA9">
      <w:pPr>
        <w:ind w:left="-567"/>
        <w:jc w:val="both"/>
        <w:rPr>
          <w:rFonts w:ascii="Arial" w:hAnsi="Arial" w:cs="Arial"/>
          <w:b/>
          <w:bCs/>
          <w:sz w:val="18"/>
          <w:szCs w:val="18"/>
          <w:lang w:val="en-US"/>
        </w:rPr>
      </w:pPr>
      <w:r w:rsidRPr="004D0BC4">
        <w:rPr>
          <w:rFonts w:ascii="Arial" w:hAnsi="Arial" w:cs="Arial"/>
          <w:b/>
          <w:bCs/>
          <w:sz w:val="18"/>
          <w:szCs w:val="18"/>
          <w:lang w:val="en-US"/>
        </w:rPr>
        <w:t>Supplementary Table</w:t>
      </w:r>
      <w:r>
        <w:rPr>
          <w:rFonts w:ascii="Arial" w:hAnsi="Arial" w:cs="Arial"/>
          <w:b/>
          <w:bCs/>
          <w:sz w:val="18"/>
          <w:szCs w:val="18"/>
          <w:lang w:val="en-US"/>
        </w:rPr>
        <w:t xml:space="preserve"> S10</w:t>
      </w:r>
      <w:r w:rsidRPr="004D0BC4">
        <w:rPr>
          <w:rFonts w:ascii="Arial" w:hAnsi="Arial" w:cs="Arial"/>
          <w:b/>
          <w:bCs/>
          <w:sz w:val="18"/>
          <w:szCs w:val="18"/>
          <w:lang w:val="en-US"/>
        </w:rPr>
        <w:t xml:space="preserve">. </w:t>
      </w:r>
      <w:r w:rsidRPr="00FF4E08">
        <w:rPr>
          <w:rFonts w:ascii="Arial" w:hAnsi="Arial" w:cs="Arial"/>
          <w:b/>
          <w:bCs/>
          <w:sz w:val="18"/>
          <w:szCs w:val="18"/>
          <w:lang w:val="en-US"/>
        </w:rPr>
        <w:t>Mutational trajectories</w:t>
      </w:r>
    </w:p>
    <w:p w14:paraId="0839950A" w14:textId="77777777" w:rsidR="00552DA9" w:rsidRDefault="00552DA9" w:rsidP="00552DA9">
      <w:pPr>
        <w:ind w:left="-567"/>
        <w:jc w:val="both"/>
        <w:rPr>
          <w:rFonts w:ascii="Arial" w:hAnsi="Arial" w:cs="Arial"/>
          <w:b/>
          <w:bCs/>
          <w:sz w:val="18"/>
          <w:szCs w:val="18"/>
          <w:lang w:val="en-US"/>
        </w:rPr>
      </w:pPr>
    </w:p>
    <w:p w14:paraId="2AD0835A" w14:textId="77777777" w:rsidR="009F0EBD" w:rsidRDefault="009F0EBD" w:rsidP="009F0EBD">
      <w:pPr>
        <w:ind w:left="-567"/>
        <w:jc w:val="both"/>
        <w:rPr>
          <w:rFonts w:ascii="Arial" w:hAnsi="Arial" w:cs="Arial"/>
          <w:b/>
          <w:bCs/>
          <w:sz w:val="18"/>
          <w:szCs w:val="18"/>
          <w:lang w:val="en-US"/>
        </w:rPr>
      </w:pPr>
    </w:p>
    <w:tbl>
      <w:tblPr>
        <w:tblStyle w:val="TableGrid"/>
        <w:tblW w:w="0" w:type="auto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37"/>
      </w:tblGrid>
      <w:tr w:rsidR="009F0EBD" w14:paraId="0F7885D8" w14:textId="77777777" w:rsidTr="009F0EBD">
        <w:tc>
          <w:tcPr>
            <w:tcW w:w="7637" w:type="dxa"/>
          </w:tcPr>
          <w:tbl>
            <w:tblPr>
              <w:tblW w:w="7420" w:type="dxa"/>
              <w:tblCellMar>
                <w:left w:w="0" w:type="dxa"/>
                <w:right w:w="0" w:type="dxa"/>
              </w:tblCellMar>
              <w:tblLook w:val="0600" w:firstRow="0" w:lastRow="0" w:firstColumn="0" w:lastColumn="0" w:noHBand="1" w:noVBand="1"/>
            </w:tblPr>
            <w:tblGrid>
              <w:gridCol w:w="2200"/>
              <w:gridCol w:w="140"/>
              <w:gridCol w:w="2620"/>
              <w:gridCol w:w="2460"/>
            </w:tblGrid>
            <w:tr w:rsidR="009F0EBD" w:rsidRPr="00833835" w14:paraId="4338DEB0" w14:textId="77777777" w:rsidTr="00C21647">
              <w:trPr>
                <w:trHeight w:val="346"/>
              </w:trPr>
              <w:tc>
                <w:tcPr>
                  <w:tcW w:w="2200" w:type="dxa"/>
                  <w:vMerge w:val="restart"/>
                  <w:tcBorders>
                    <w:top w:val="single" w:sz="8" w:space="0" w:color="000000"/>
                    <w:left w:val="nil"/>
                    <w:bottom w:val="single" w:sz="8" w:space="0" w:color="000000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C4BE525" w14:textId="77777777" w:rsidR="00FF4E08" w:rsidRPr="00552DA9" w:rsidRDefault="009F0EBD" w:rsidP="009045D9">
                  <w:pPr>
                    <w:spacing w:line="346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Genetic element</w:t>
                  </w:r>
                </w:p>
              </w:tc>
              <w:tc>
                <w:tcPr>
                  <w:tcW w:w="5220" w:type="dxa"/>
                  <w:gridSpan w:val="3"/>
                  <w:tcBorders>
                    <w:top w:val="single" w:sz="8" w:space="0" w:color="000000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6A280EE" w14:textId="77777777" w:rsidR="00FF4E08" w:rsidRPr="00552DA9" w:rsidRDefault="009F0EBD" w:rsidP="009F0EBD">
                  <w:pPr>
                    <w:spacing w:line="346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n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Evolutionary step (μg/ml)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position w:val="6"/>
                      <w:sz w:val="16"/>
                      <w:szCs w:val="16"/>
                      <w:vertAlign w:val="superscript"/>
                      <w:lang w:val="en-US"/>
                    </w:rPr>
                    <w:t>a</w:t>
                  </w:r>
                </w:p>
              </w:tc>
            </w:tr>
            <w:tr w:rsidR="009F0EBD" w:rsidRPr="00552DA9" w14:paraId="6762B325" w14:textId="77777777" w:rsidTr="00C21647">
              <w:trPr>
                <w:trHeight w:val="269"/>
              </w:trPr>
              <w:tc>
                <w:tcPr>
                  <w:tcW w:w="0" w:type="auto"/>
                  <w:vMerge/>
                  <w:tcBorders>
                    <w:top w:val="single" w:sz="8" w:space="0" w:color="000000"/>
                    <w:left w:val="nil"/>
                    <w:bottom w:val="single" w:sz="8" w:space="0" w:color="000000"/>
                    <w:right w:val="single" w:sz="8" w:space="0" w:color="000000"/>
                  </w:tcBorders>
                  <w:vAlign w:val="center"/>
                  <w:hideMark/>
                </w:tcPr>
                <w:p w14:paraId="77C3D090" w14:textId="77777777" w:rsidR="009F0EBD" w:rsidRPr="00552DA9" w:rsidRDefault="009F0EBD" w:rsidP="009F0EBD">
                  <w:pPr>
                    <w:rPr>
                      <w:rFonts w:ascii="Arial" w:hAnsi="Arial" w:cs="Arial"/>
                      <w:sz w:val="16"/>
                      <w:szCs w:val="16"/>
                      <w:lang w:val="en"/>
                    </w:rPr>
                  </w:pPr>
                </w:p>
              </w:tc>
              <w:tc>
                <w:tcPr>
                  <w:tcW w:w="140" w:type="dxa"/>
                  <w:tcBorders>
                    <w:top w:val="nil"/>
                    <w:left w:val="single" w:sz="8" w:space="0" w:color="000000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E252138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n"/>
                    </w:rPr>
                  </w:pPr>
                </w:p>
              </w:tc>
              <w:tc>
                <w:tcPr>
                  <w:tcW w:w="2620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61783363" w14:textId="77777777" w:rsidR="00FF4E08" w:rsidRPr="00552DA9" w:rsidRDefault="009F0EBD" w:rsidP="009F0EBD">
                  <w:pPr>
                    <w:spacing w:line="269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MG1655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position w:val="6"/>
                      <w:sz w:val="16"/>
                      <w:szCs w:val="16"/>
                      <w:vertAlign w:val="superscript"/>
                      <w:lang w:val="en-US"/>
                    </w:rPr>
                    <w:t>b</w:t>
                  </w:r>
                </w:p>
              </w:tc>
              <w:tc>
                <w:tcPr>
                  <w:tcW w:w="2460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5B585932" w14:textId="77777777" w:rsidR="00FF4E08" w:rsidRPr="00552DA9" w:rsidRDefault="009F0EBD" w:rsidP="009F0EBD">
                  <w:pPr>
                    <w:spacing w:line="269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Δ</w:t>
                  </w: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dnaQ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position w:val="6"/>
                      <w:sz w:val="16"/>
                      <w:szCs w:val="16"/>
                      <w:vertAlign w:val="superscript"/>
                      <w:lang w:val="en-US"/>
                    </w:rPr>
                    <w:t>c</w:t>
                  </w:r>
                </w:p>
              </w:tc>
            </w:tr>
            <w:tr w:rsidR="009F0EBD" w:rsidRPr="00552DA9" w14:paraId="13324943" w14:textId="77777777" w:rsidTr="00C21647">
              <w:trPr>
                <w:trHeight w:val="240"/>
              </w:trPr>
              <w:tc>
                <w:tcPr>
                  <w:tcW w:w="2200" w:type="dxa"/>
                  <w:tcBorders>
                    <w:top w:val="single" w:sz="8" w:space="0" w:color="000000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507F866E" w14:textId="77777777" w:rsidR="00FF4E08" w:rsidRPr="00552DA9" w:rsidRDefault="009F0EBD" w:rsidP="009F0EBD">
                  <w:pPr>
                    <w:spacing w:line="240" w:lineRule="atLeast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fusA</w:t>
                  </w:r>
                </w:p>
              </w:tc>
              <w:tc>
                <w:tcPr>
                  <w:tcW w:w="140" w:type="dxa"/>
                  <w:tcBorders>
                    <w:top w:val="single" w:sz="8" w:space="0" w:color="000000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47550AB1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s-CL"/>
                    </w:rPr>
                  </w:pPr>
                </w:p>
              </w:tc>
              <w:tc>
                <w:tcPr>
                  <w:tcW w:w="2620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4881540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0.5</w:t>
                  </w:r>
                </w:p>
              </w:tc>
              <w:tc>
                <w:tcPr>
                  <w:tcW w:w="2460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13A3EFC6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0.5</w:t>
                  </w:r>
                </w:p>
              </w:tc>
            </w:tr>
            <w:tr w:rsidR="009F0EBD" w:rsidRPr="00552DA9" w14:paraId="6C61959E" w14:textId="77777777" w:rsidTr="00C21647">
              <w:trPr>
                <w:trHeight w:val="240"/>
              </w:trPr>
              <w:tc>
                <w:tcPr>
                  <w:tcW w:w="2200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0B314A03" w14:textId="77777777" w:rsidR="00FF4E08" w:rsidRPr="00552DA9" w:rsidRDefault="009F0EBD" w:rsidP="009F0EBD">
                  <w:pPr>
                    <w:spacing w:line="240" w:lineRule="atLeast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cyo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 xml:space="preserve"> operon</w:t>
                  </w:r>
                </w:p>
              </w:tc>
              <w:tc>
                <w:tcPr>
                  <w:tcW w:w="140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7CF1112E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s-CL"/>
                    </w:rPr>
                  </w:pPr>
                </w:p>
              </w:tc>
              <w:tc>
                <w:tcPr>
                  <w:tcW w:w="2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472D057A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4</w:t>
                  </w:r>
                </w:p>
              </w:tc>
              <w:tc>
                <w:tcPr>
                  <w:tcW w:w="2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537E53A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0.5</w:t>
                  </w:r>
                </w:p>
              </w:tc>
            </w:tr>
            <w:tr w:rsidR="009F0EBD" w:rsidRPr="00552DA9" w14:paraId="48A7349D" w14:textId="77777777" w:rsidTr="00C21647">
              <w:trPr>
                <w:trHeight w:val="240"/>
              </w:trPr>
              <w:tc>
                <w:tcPr>
                  <w:tcW w:w="2200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76B5CD66" w14:textId="77777777" w:rsidR="00FF4E08" w:rsidRPr="00552DA9" w:rsidRDefault="009F0EBD" w:rsidP="009F0EBD">
                  <w:pPr>
                    <w:spacing w:line="240" w:lineRule="atLeast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potABCD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 xml:space="preserve"> operon</w:t>
                  </w:r>
                </w:p>
              </w:tc>
              <w:tc>
                <w:tcPr>
                  <w:tcW w:w="140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3795BDC3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s-CL"/>
                    </w:rPr>
                  </w:pPr>
                </w:p>
              </w:tc>
              <w:tc>
                <w:tcPr>
                  <w:tcW w:w="2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069DB77D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4</w:t>
                  </w:r>
                </w:p>
              </w:tc>
              <w:tc>
                <w:tcPr>
                  <w:tcW w:w="2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6B94DB1F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0.5</w:t>
                  </w:r>
                </w:p>
              </w:tc>
            </w:tr>
            <w:tr w:rsidR="009F0EBD" w:rsidRPr="00552DA9" w14:paraId="61FE485A" w14:textId="77777777" w:rsidTr="00C21647">
              <w:trPr>
                <w:trHeight w:val="240"/>
              </w:trPr>
              <w:tc>
                <w:tcPr>
                  <w:tcW w:w="2200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519A4AB8" w14:textId="77777777" w:rsidR="00FF4E08" w:rsidRPr="00552DA9" w:rsidRDefault="009F0EBD" w:rsidP="009F0EBD">
                  <w:pPr>
                    <w:spacing w:line="240" w:lineRule="atLeast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fhuA</w:t>
                  </w:r>
                </w:p>
              </w:tc>
              <w:tc>
                <w:tcPr>
                  <w:tcW w:w="140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7314CF6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s-CL"/>
                    </w:rPr>
                  </w:pPr>
                </w:p>
              </w:tc>
              <w:tc>
                <w:tcPr>
                  <w:tcW w:w="26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9624439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8</w:t>
                  </w:r>
                </w:p>
              </w:tc>
              <w:tc>
                <w:tcPr>
                  <w:tcW w:w="2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39E003CB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2</w:t>
                  </w:r>
                </w:p>
              </w:tc>
            </w:tr>
            <w:tr w:rsidR="009F0EBD" w:rsidRPr="00552DA9" w14:paraId="7835AD05" w14:textId="77777777" w:rsidTr="00C21647">
              <w:trPr>
                <w:trHeight w:val="240"/>
              </w:trPr>
              <w:tc>
                <w:tcPr>
                  <w:tcW w:w="2200" w:type="dxa"/>
                  <w:tcBorders>
                    <w:top w:val="nil"/>
                    <w:left w:val="nil"/>
                    <w:bottom w:val="single" w:sz="8" w:space="0" w:color="000000"/>
                    <w:right w:val="single" w:sz="8" w:space="0" w:color="000000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732A9B14" w14:textId="77777777" w:rsidR="00FF4E08" w:rsidRPr="00552DA9" w:rsidRDefault="009F0EBD" w:rsidP="009F0EBD">
                  <w:pPr>
                    <w:spacing w:line="240" w:lineRule="atLeast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b/>
                      <w:bCs/>
                      <w:i/>
                      <w:iCs/>
                      <w:color w:val="000000"/>
                      <w:kern w:val="24"/>
                      <w:sz w:val="16"/>
                      <w:szCs w:val="16"/>
                      <w:lang w:val="en-US"/>
                    </w:rPr>
                    <w:t xml:space="preserve">atp </w:t>
                  </w:r>
                  <w:r w:rsidRPr="00552DA9">
                    <w:rPr>
                      <w:rFonts w:ascii="Arial" w:hAnsi="Arial" w:cs="Arial"/>
                      <w:b/>
                      <w:bCs/>
                      <w:color w:val="000000"/>
                      <w:kern w:val="24"/>
                      <w:sz w:val="16"/>
                      <w:szCs w:val="16"/>
                      <w:lang w:val="en-US"/>
                    </w:rPr>
                    <w:t>operon</w:t>
                  </w:r>
                </w:p>
              </w:tc>
              <w:tc>
                <w:tcPr>
                  <w:tcW w:w="140" w:type="dxa"/>
                  <w:tcBorders>
                    <w:top w:val="nil"/>
                    <w:left w:val="single" w:sz="8" w:space="0" w:color="000000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448C4E2B" w14:textId="77777777" w:rsidR="009F0EBD" w:rsidRPr="00552DA9" w:rsidRDefault="009F0EBD" w:rsidP="009F0EBD">
                  <w:pPr>
                    <w:rPr>
                      <w:rFonts w:ascii="Arial" w:eastAsia="Times New Roman" w:hAnsi="Arial" w:cs="Arial"/>
                      <w:sz w:val="16"/>
                      <w:szCs w:val="16"/>
                      <w:lang w:val="es-CL"/>
                    </w:rPr>
                  </w:pPr>
                </w:p>
              </w:tc>
              <w:tc>
                <w:tcPr>
                  <w:tcW w:w="2620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559FA3DB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8</w:t>
                  </w:r>
                </w:p>
              </w:tc>
              <w:tc>
                <w:tcPr>
                  <w:tcW w:w="2460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27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685DF966" w14:textId="77777777" w:rsidR="00FF4E08" w:rsidRPr="00552DA9" w:rsidRDefault="009F0EBD" w:rsidP="009F0EBD">
                  <w:pPr>
                    <w:spacing w:line="240" w:lineRule="atLeast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6"/>
                      <w:lang w:val="es-CL"/>
                    </w:rPr>
                  </w:pPr>
                  <w:r w:rsidRPr="00552DA9">
                    <w:rPr>
                      <w:rFonts w:ascii="Arial" w:hAnsi="Arial" w:cs="Arial"/>
                      <w:color w:val="000000"/>
                      <w:kern w:val="24"/>
                      <w:sz w:val="16"/>
                      <w:szCs w:val="16"/>
                      <w:lang w:val="en-US"/>
                    </w:rPr>
                    <w:t>8</w:t>
                  </w:r>
                </w:p>
              </w:tc>
            </w:tr>
          </w:tbl>
          <w:p w14:paraId="3E3B9965" w14:textId="77777777" w:rsidR="009F0EBD" w:rsidRDefault="009F0EBD" w:rsidP="009F0EBD">
            <w:pPr>
              <w:jc w:val="both"/>
              <w:rPr>
                <w:rFonts w:ascii="Arial" w:hAnsi="Arial" w:cs="Arial"/>
                <w:b/>
                <w:sz w:val="18"/>
                <w:szCs w:val="18"/>
                <w:lang w:val="es-CL"/>
              </w:rPr>
            </w:pPr>
          </w:p>
        </w:tc>
      </w:tr>
    </w:tbl>
    <w:p w14:paraId="1DB37441" w14:textId="77777777" w:rsidR="009F0EBD" w:rsidRPr="004D0BC4" w:rsidRDefault="009F0EBD" w:rsidP="009F0EBD">
      <w:pPr>
        <w:ind w:left="-567"/>
        <w:jc w:val="both"/>
        <w:rPr>
          <w:rFonts w:ascii="Arial" w:hAnsi="Arial" w:cs="Arial"/>
          <w:b/>
          <w:sz w:val="18"/>
          <w:szCs w:val="18"/>
          <w:lang w:val="es-CL"/>
        </w:rPr>
      </w:pPr>
    </w:p>
    <w:p w14:paraId="087FB1B7" w14:textId="2482E8DD" w:rsidR="009F0EBD" w:rsidRPr="00552DA9" w:rsidRDefault="009F0EBD" w:rsidP="009F0EBD">
      <w:pPr>
        <w:ind w:left="-567"/>
        <w:jc w:val="both"/>
        <w:rPr>
          <w:rFonts w:ascii="Arial" w:hAnsi="Arial" w:cs="Arial"/>
          <w:sz w:val="18"/>
          <w:szCs w:val="18"/>
          <w:lang w:val="en"/>
        </w:rPr>
      </w:pPr>
      <w:r w:rsidRPr="00552DA9">
        <w:rPr>
          <w:rFonts w:ascii="Arial" w:hAnsi="Arial" w:cs="Arial"/>
          <w:b/>
          <w:bCs/>
          <w:sz w:val="18"/>
          <w:szCs w:val="18"/>
          <w:vertAlign w:val="superscript"/>
          <w:lang w:val="en-US"/>
        </w:rPr>
        <w:t xml:space="preserve">a  </w:t>
      </w:r>
      <w:r w:rsidRPr="00552DA9">
        <w:rPr>
          <w:rFonts w:ascii="Arial" w:hAnsi="Arial" w:cs="Arial"/>
          <w:sz w:val="18"/>
          <w:szCs w:val="18"/>
          <w:lang w:val="en-US"/>
        </w:rPr>
        <w:t>Concentration of gentamicin in chemostats at which mutati</w:t>
      </w:r>
      <w:r w:rsidR="00B10598" w:rsidRPr="00552DA9">
        <w:rPr>
          <w:rFonts w:ascii="Arial" w:hAnsi="Arial" w:cs="Arial"/>
          <w:sz w:val="18"/>
          <w:szCs w:val="18"/>
          <w:lang w:val="en-US"/>
        </w:rPr>
        <w:t xml:space="preserve">ons on the genetic elements </w:t>
      </w:r>
      <w:r w:rsidRPr="00552DA9">
        <w:rPr>
          <w:rFonts w:ascii="Arial" w:hAnsi="Arial" w:cs="Arial"/>
          <w:sz w:val="18"/>
          <w:szCs w:val="18"/>
          <w:lang w:val="en-US"/>
        </w:rPr>
        <w:t>could be identified</w:t>
      </w:r>
      <w:r w:rsidRPr="00552DA9">
        <w:rPr>
          <w:rFonts w:ascii="Arial" w:hAnsi="Arial" w:cs="Arial"/>
          <w:b/>
          <w:bCs/>
          <w:sz w:val="18"/>
          <w:szCs w:val="18"/>
          <w:lang w:val="en-US"/>
        </w:rPr>
        <w:t>.</w:t>
      </w:r>
    </w:p>
    <w:p w14:paraId="25D173A0" w14:textId="77777777" w:rsidR="009F0EBD" w:rsidRPr="00552DA9" w:rsidRDefault="009F0EBD" w:rsidP="009F0EBD">
      <w:pPr>
        <w:ind w:left="-567"/>
        <w:jc w:val="both"/>
        <w:rPr>
          <w:rFonts w:ascii="Arial" w:hAnsi="Arial" w:cs="Arial"/>
          <w:sz w:val="18"/>
          <w:szCs w:val="18"/>
          <w:lang w:val="en"/>
        </w:rPr>
      </w:pPr>
      <w:r w:rsidRPr="00552DA9">
        <w:rPr>
          <w:rFonts w:ascii="Arial" w:hAnsi="Arial" w:cs="Arial"/>
          <w:b/>
          <w:bCs/>
          <w:sz w:val="18"/>
          <w:szCs w:val="18"/>
          <w:vertAlign w:val="superscript"/>
          <w:lang w:val="en-US"/>
        </w:rPr>
        <w:t>b</w:t>
      </w:r>
      <w:r w:rsidRPr="00552DA9">
        <w:rPr>
          <w:rFonts w:ascii="Arial" w:hAnsi="Arial" w:cs="Arial"/>
          <w:b/>
          <w:bCs/>
          <w:sz w:val="18"/>
          <w:szCs w:val="18"/>
          <w:lang w:val="en-US"/>
        </w:rPr>
        <w:t xml:space="preserve"> </w:t>
      </w:r>
      <w:r w:rsidRPr="00552DA9">
        <w:rPr>
          <w:rFonts w:ascii="Arial" w:hAnsi="Arial" w:cs="Arial"/>
          <w:sz w:val="18"/>
          <w:szCs w:val="18"/>
          <w:lang w:val="en-US"/>
        </w:rPr>
        <w:t>MG1655 derivatives</w:t>
      </w:r>
    </w:p>
    <w:p w14:paraId="6F4D992A" w14:textId="77777777" w:rsidR="009F0EBD" w:rsidRPr="00552DA9" w:rsidRDefault="009F0EBD" w:rsidP="009F0EBD">
      <w:pPr>
        <w:ind w:left="-567"/>
        <w:jc w:val="both"/>
        <w:rPr>
          <w:rFonts w:ascii="Arial" w:hAnsi="Arial" w:cs="Arial"/>
          <w:sz w:val="18"/>
          <w:szCs w:val="18"/>
          <w:lang w:val="en"/>
        </w:rPr>
      </w:pPr>
      <w:r w:rsidRPr="00552DA9">
        <w:rPr>
          <w:rFonts w:ascii="Arial" w:hAnsi="Arial" w:cs="Arial"/>
          <w:b/>
          <w:bCs/>
          <w:sz w:val="18"/>
          <w:szCs w:val="18"/>
          <w:vertAlign w:val="superscript"/>
          <w:lang w:val="en-US"/>
        </w:rPr>
        <w:t>c</w:t>
      </w:r>
      <w:r w:rsidRPr="00552DA9">
        <w:rPr>
          <w:rFonts w:ascii="Arial" w:hAnsi="Arial" w:cs="Arial"/>
          <w:b/>
          <w:bCs/>
          <w:sz w:val="18"/>
          <w:szCs w:val="18"/>
          <w:lang w:val="en-US"/>
        </w:rPr>
        <w:t xml:space="preserve"> </w:t>
      </w:r>
      <w:r w:rsidRPr="00552DA9">
        <w:rPr>
          <w:rFonts w:ascii="Arial" w:hAnsi="Arial" w:cs="Arial"/>
          <w:sz w:val="18"/>
          <w:szCs w:val="18"/>
          <w:lang w:val="en-US"/>
        </w:rPr>
        <w:t>Δ</w:t>
      </w:r>
      <w:r w:rsidRPr="00552DA9">
        <w:rPr>
          <w:rFonts w:ascii="Arial" w:hAnsi="Arial" w:cs="Arial"/>
          <w:i/>
          <w:iCs/>
          <w:sz w:val="18"/>
          <w:szCs w:val="18"/>
          <w:lang w:val="en-US"/>
        </w:rPr>
        <w:t>dnaQ</w:t>
      </w:r>
      <w:r w:rsidRPr="00552DA9">
        <w:rPr>
          <w:rFonts w:ascii="Arial" w:hAnsi="Arial" w:cs="Arial"/>
          <w:sz w:val="18"/>
          <w:szCs w:val="18"/>
          <w:lang w:val="en-US"/>
        </w:rPr>
        <w:t xml:space="preserve"> derivatives</w:t>
      </w:r>
    </w:p>
    <w:p w14:paraId="41A22241" w14:textId="77777777" w:rsidR="009F0EBD" w:rsidRDefault="009F0EBD" w:rsidP="00872BE9">
      <w:pPr>
        <w:ind w:left="-567"/>
        <w:rPr>
          <w:rFonts w:ascii="Arial" w:hAnsi="Arial" w:cs="Arial"/>
          <w:b/>
          <w:sz w:val="18"/>
          <w:szCs w:val="18"/>
          <w:lang w:val="en-US"/>
        </w:rPr>
      </w:pPr>
    </w:p>
    <w:p w14:paraId="0408E40B" w14:textId="77777777" w:rsidR="009F0EBD" w:rsidRDefault="009F0EBD" w:rsidP="00872BE9">
      <w:pPr>
        <w:ind w:left="-567"/>
        <w:rPr>
          <w:rFonts w:ascii="Arial" w:hAnsi="Arial" w:cs="Arial"/>
          <w:b/>
          <w:sz w:val="18"/>
          <w:szCs w:val="18"/>
          <w:lang w:val="en-US"/>
        </w:rPr>
      </w:pPr>
    </w:p>
    <w:p w14:paraId="642137F6" w14:textId="77777777" w:rsidR="009F0EBD" w:rsidRDefault="009F0EBD" w:rsidP="00872BE9">
      <w:pPr>
        <w:ind w:left="-567"/>
        <w:rPr>
          <w:rFonts w:ascii="Arial" w:hAnsi="Arial" w:cs="Arial"/>
          <w:b/>
          <w:sz w:val="18"/>
          <w:szCs w:val="18"/>
          <w:lang w:val="en-US"/>
        </w:rPr>
      </w:pPr>
    </w:p>
    <w:p w14:paraId="696CBA85" w14:textId="77777777" w:rsidR="009F0EBD" w:rsidRDefault="009F0EBD" w:rsidP="00872BE9">
      <w:pPr>
        <w:ind w:left="-567"/>
        <w:rPr>
          <w:rFonts w:ascii="Arial" w:hAnsi="Arial" w:cs="Arial"/>
          <w:b/>
          <w:sz w:val="18"/>
          <w:szCs w:val="18"/>
          <w:lang w:val="en-US"/>
        </w:rPr>
      </w:pPr>
    </w:p>
    <w:p w14:paraId="2868FAF7" w14:textId="10C39615" w:rsidR="00CF41EB" w:rsidRDefault="00BE2145" w:rsidP="009045D9">
      <w:pPr>
        <w:ind w:left="-567"/>
        <w:rPr>
          <w:rFonts w:ascii="Arial" w:hAnsi="Arial" w:cs="Arial"/>
          <w:b/>
          <w:bCs/>
          <w:sz w:val="18"/>
          <w:szCs w:val="18"/>
          <w:lang w:val="en-US"/>
        </w:rPr>
      </w:pPr>
      <w:r w:rsidRPr="004D0BC4">
        <w:rPr>
          <w:rFonts w:ascii="Arial" w:hAnsi="Arial" w:cs="Arial"/>
          <w:b/>
          <w:sz w:val="18"/>
          <w:szCs w:val="18"/>
          <w:lang w:val="en-US"/>
        </w:rPr>
        <w:t xml:space="preserve">Supplementary </w:t>
      </w:r>
      <w:r w:rsidR="009F0EBD">
        <w:rPr>
          <w:rFonts w:ascii="Arial" w:hAnsi="Arial" w:cs="Arial"/>
          <w:b/>
          <w:sz w:val="18"/>
          <w:szCs w:val="18"/>
          <w:lang w:val="en-US"/>
        </w:rPr>
        <w:t>Table S11</w:t>
      </w:r>
      <w:r w:rsidR="00CF41EB" w:rsidRPr="004D0BC4">
        <w:rPr>
          <w:rFonts w:ascii="Arial" w:hAnsi="Arial" w:cs="Arial"/>
          <w:b/>
          <w:sz w:val="18"/>
          <w:szCs w:val="18"/>
          <w:lang w:val="en-US"/>
        </w:rPr>
        <w:t xml:space="preserve">.  </w:t>
      </w:r>
      <w:r w:rsidR="00CF41EB" w:rsidRPr="004D0BC4">
        <w:rPr>
          <w:rFonts w:ascii="Arial" w:hAnsi="Arial" w:cs="Arial"/>
          <w:b/>
          <w:bCs/>
          <w:sz w:val="18"/>
          <w:szCs w:val="18"/>
          <w:lang w:val="en-US"/>
        </w:rPr>
        <w:t>Susceptibility to fosfomycin of CIM8M complemented with</w:t>
      </w:r>
      <w:r w:rsidR="009045D9">
        <w:rPr>
          <w:rFonts w:ascii="Arial" w:hAnsi="Arial" w:cs="Arial"/>
          <w:b/>
          <w:bCs/>
          <w:sz w:val="18"/>
          <w:szCs w:val="18"/>
          <w:lang w:val="en-US"/>
        </w:rPr>
        <w:t xml:space="preserve"> selected genes.</w:t>
      </w:r>
    </w:p>
    <w:p w14:paraId="241749B2" w14:textId="77777777" w:rsidR="00552DA9" w:rsidRDefault="00552DA9" w:rsidP="009045D9">
      <w:pPr>
        <w:ind w:left="-567"/>
        <w:rPr>
          <w:rFonts w:ascii="Arial" w:hAnsi="Arial" w:cs="Arial"/>
          <w:b/>
          <w:bCs/>
          <w:sz w:val="18"/>
          <w:szCs w:val="18"/>
          <w:lang w:val="en-US"/>
        </w:rPr>
      </w:pPr>
    </w:p>
    <w:p w14:paraId="6B54ABBB" w14:textId="77777777" w:rsidR="009045D9" w:rsidRPr="009045D9" w:rsidRDefault="009045D9" w:rsidP="009045D9">
      <w:pPr>
        <w:ind w:left="-567"/>
        <w:rPr>
          <w:rFonts w:ascii="Arial" w:hAnsi="Arial" w:cs="Arial"/>
          <w:b/>
          <w:bCs/>
          <w:sz w:val="18"/>
          <w:szCs w:val="18"/>
          <w:lang w:val="en-US"/>
        </w:rPr>
      </w:pPr>
    </w:p>
    <w:tbl>
      <w:tblPr>
        <w:tblpPr w:leftFromText="141" w:rightFromText="141" w:vertAnchor="text" w:horzAnchor="page" w:tblpX="1144" w:tblpY="18"/>
        <w:tblOverlap w:val="never"/>
        <w:tblW w:w="415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43"/>
        <w:gridCol w:w="118"/>
        <w:gridCol w:w="2195"/>
      </w:tblGrid>
      <w:tr w:rsidR="009045D9" w:rsidRPr="009B740F" w14:paraId="0CDBB008" w14:textId="77777777" w:rsidTr="00552DA9">
        <w:trPr>
          <w:trHeight w:val="309"/>
        </w:trPr>
        <w:tc>
          <w:tcPr>
            <w:tcW w:w="1843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0875F9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Strain</w:t>
            </w:r>
          </w:p>
        </w:tc>
        <w:tc>
          <w:tcPr>
            <w:tcW w:w="1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A2A9CD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58D6DF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 xml:space="preserve">MIC FOS </w:t>
            </w:r>
          </w:p>
          <w:p w14:paraId="3A37E1BC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eastAsia="MS Mincho" w:hAnsi="Arial" w:cs="Arial"/>
                <w:bCs/>
                <w:color w:val="000000" w:themeColor="text1"/>
                <w:kern w:val="24"/>
                <w:sz w:val="16"/>
                <w:szCs w:val="16"/>
                <w:lang w:val="en-US"/>
              </w:rPr>
              <w:t>(μg/ml)</w:t>
            </w:r>
          </w:p>
        </w:tc>
      </w:tr>
      <w:tr w:rsidR="009045D9" w:rsidRPr="009B740F" w14:paraId="2EEB2C2E" w14:textId="77777777" w:rsidTr="00552DA9">
        <w:trPr>
          <w:trHeight w:val="321"/>
        </w:trPr>
        <w:tc>
          <w:tcPr>
            <w:tcW w:w="1843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CE85D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24N</w:t>
            </w:r>
          </w:p>
        </w:tc>
        <w:tc>
          <w:tcPr>
            <w:tcW w:w="118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6B203D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C07F93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32</w:t>
            </w:r>
          </w:p>
        </w:tc>
      </w:tr>
      <w:tr w:rsidR="009045D9" w:rsidRPr="009B740F" w14:paraId="40881EFD" w14:textId="77777777" w:rsidTr="00552DA9">
        <w:trPr>
          <w:trHeight w:val="321"/>
        </w:trPr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0AAB45" w14:textId="77777777" w:rsidR="009045D9" w:rsidRPr="009B740F" w:rsidRDefault="009045D9" w:rsidP="00552DA9">
            <w:pPr>
              <w:spacing w:line="321" w:lineRule="atLeast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-</w:t>
            </w:r>
            <w:r w:rsidRPr="009B740F">
              <w:rPr>
                <w:rFonts w:ascii="Arial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atpG</w:t>
            </w:r>
          </w:p>
        </w:tc>
        <w:tc>
          <w:tcPr>
            <w:tcW w:w="11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91F47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11BCE3" w14:textId="77777777" w:rsidR="009045D9" w:rsidRPr="009B740F" w:rsidRDefault="009045D9" w:rsidP="00552DA9">
            <w:pPr>
              <w:spacing w:line="321" w:lineRule="atLeast"/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32</w:t>
            </w:r>
          </w:p>
        </w:tc>
      </w:tr>
      <w:tr w:rsidR="009045D9" w:rsidRPr="009B740F" w14:paraId="706531A8" w14:textId="77777777" w:rsidTr="00552DA9">
        <w:trPr>
          <w:trHeight w:val="321"/>
        </w:trPr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19B789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-</w:t>
            </w:r>
            <w:r w:rsidRPr="009B740F">
              <w:rPr>
                <w:rFonts w:ascii="Arial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cyoA</w:t>
            </w:r>
          </w:p>
        </w:tc>
        <w:tc>
          <w:tcPr>
            <w:tcW w:w="11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A2E4A1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9B082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32</w:t>
            </w:r>
          </w:p>
        </w:tc>
      </w:tr>
      <w:tr w:rsidR="009045D9" w:rsidRPr="009B740F" w14:paraId="1DFAEDC5" w14:textId="77777777" w:rsidTr="00552DA9">
        <w:trPr>
          <w:trHeight w:val="321"/>
        </w:trPr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2EF057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-</w:t>
            </w:r>
            <w:r w:rsidRPr="009B740F">
              <w:rPr>
                <w:rFonts w:ascii="Arial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fhuA</w:t>
            </w:r>
          </w:p>
        </w:tc>
        <w:tc>
          <w:tcPr>
            <w:tcW w:w="11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C7329E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ED985D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16</w:t>
            </w:r>
          </w:p>
        </w:tc>
      </w:tr>
      <w:tr w:rsidR="009045D9" w:rsidRPr="009B740F" w14:paraId="3F69118A" w14:textId="77777777" w:rsidTr="00552DA9">
        <w:trPr>
          <w:trHeight w:val="321"/>
        </w:trPr>
        <w:tc>
          <w:tcPr>
            <w:tcW w:w="1843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806B12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-</w:t>
            </w:r>
            <w:r w:rsidRPr="009B740F">
              <w:rPr>
                <w:rFonts w:ascii="Arial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fusA</w:t>
            </w:r>
          </w:p>
        </w:tc>
        <w:tc>
          <w:tcPr>
            <w:tcW w:w="118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985679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A3DFD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32</w:t>
            </w:r>
          </w:p>
        </w:tc>
      </w:tr>
      <w:tr w:rsidR="009045D9" w:rsidRPr="009B740F" w14:paraId="51548A1B" w14:textId="77777777" w:rsidTr="00552DA9">
        <w:trPr>
          <w:trHeight w:val="321"/>
        </w:trPr>
        <w:tc>
          <w:tcPr>
            <w:tcW w:w="1843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D2B413" w14:textId="77777777" w:rsidR="009045D9" w:rsidRPr="009B740F" w:rsidRDefault="009045D9" w:rsidP="00552DA9">
            <w:pPr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b/>
                <w:bCs/>
                <w:color w:val="000000"/>
                <w:kern w:val="24"/>
                <w:sz w:val="16"/>
                <w:szCs w:val="16"/>
                <w:lang w:val="en-US"/>
              </w:rPr>
              <w:t>CIM8M pCA-</w:t>
            </w:r>
            <w:r w:rsidRPr="009B740F">
              <w:rPr>
                <w:rFonts w:ascii="Arial" w:hAnsi="Arial" w:cs="Arial"/>
                <w:b/>
                <w:bCs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potA</w:t>
            </w:r>
          </w:p>
        </w:tc>
        <w:tc>
          <w:tcPr>
            <w:tcW w:w="118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5307AD" w14:textId="77777777" w:rsidR="009045D9" w:rsidRPr="009B740F" w:rsidRDefault="009045D9" w:rsidP="00552DA9">
            <w:pPr>
              <w:rPr>
                <w:rFonts w:ascii="Arial" w:eastAsia="Times New Roman" w:hAnsi="Arial" w:cs="Arial"/>
                <w:sz w:val="16"/>
                <w:szCs w:val="16"/>
                <w:lang w:val="es-CL"/>
              </w:rPr>
            </w:pPr>
          </w:p>
        </w:tc>
        <w:tc>
          <w:tcPr>
            <w:tcW w:w="219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5A82B0" w14:textId="77777777" w:rsidR="009045D9" w:rsidRPr="009B740F" w:rsidRDefault="009045D9" w:rsidP="00552DA9">
            <w:pPr>
              <w:jc w:val="center"/>
              <w:textAlignment w:val="bottom"/>
              <w:rPr>
                <w:rFonts w:ascii="Arial" w:hAnsi="Arial" w:cs="Arial"/>
                <w:sz w:val="16"/>
                <w:szCs w:val="16"/>
                <w:lang w:val="es-CL"/>
              </w:rPr>
            </w:pPr>
            <w:r w:rsidRPr="009B740F">
              <w:rPr>
                <w:rFonts w:ascii="Arial" w:hAnsi="Arial" w:cs="Arial"/>
                <w:color w:val="000000"/>
                <w:kern w:val="24"/>
                <w:sz w:val="16"/>
                <w:szCs w:val="16"/>
                <w:lang w:val="en-US"/>
              </w:rPr>
              <w:t>32</w:t>
            </w:r>
          </w:p>
        </w:tc>
      </w:tr>
    </w:tbl>
    <w:p w14:paraId="537F494E" w14:textId="77777777" w:rsidR="00CF41EB" w:rsidRDefault="00CF41EB" w:rsidP="00CF41EB">
      <w:pPr>
        <w:ind w:left="-567"/>
        <w:rPr>
          <w:rFonts w:ascii="Arial" w:hAnsi="Arial" w:cs="Arial"/>
          <w:bCs/>
          <w:lang w:val="en-US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15"/>
      </w:tblGrid>
      <w:tr w:rsidR="009045D9" w14:paraId="3C4F5891" w14:textId="77777777" w:rsidTr="00CF41EB">
        <w:trPr>
          <w:jc w:val="center"/>
        </w:trPr>
        <w:tc>
          <w:tcPr>
            <w:tcW w:w="5856" w:type="dxa"/>
          </w:tcPr>
          <w:p w14:paraId="69CBD276" w14:textId="77777777" w:rsidR="00CF41EB" w:rsidRDefault="00CF41EB" w:rsidP="00CF41EB">
            <w:pPr>
              <w:rPr>
                <w:rFonts w:ascii="Arial" w:hAnsi="Arial" w:cs="Arial"/>
                <w:lang w:val="es-CL"/>
              </w:rPr>
            </w:pPr>
          </w:p>
        </w:tc>
      </w:tr>
    </w:tbl>
    <w:p w14:paraId="552C0A01" w14:textId="77777777" w:rsidR="00CF41EB" w:rsidRPr="00CF41EB" w:rsidRDefault="00CF41EB" w:rsidP="00CF41EB">
      <w:pPr>
        <w:ind w:left="-567"/>
        <w:rPr>
          <w:rFonts w:ascii="Arial" w:hAnsi="Arial" w:cs="Arial"/>
          <w:lang w:val="es-CL"/>
        </w:rPr>
      </w:pPr>
    </w:p>
    <w:p w14:paraId="672C80EF" w14:textId="3531E5D5" w:rsidR="00CF41EB" w:rsidRDefault="00CF41EB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7ABBEC87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66DF048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2A7A9BD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5277840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163CF8C2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C1FE539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2EA97EC5" w14:textId="77777777" w:rsidR="00552DA9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77114D9" w14:textId="77777777" w:rsidR="00552DA9" w:rsidRPr="0049455A" w:rsidRDefault="00552DA9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88564AA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4073A38D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6DD917FD" w14:textId="71F28565" w:rsidR="00CF41EB" w:rsidRDefault="00BE2145" w:rsidP="00CF41EB">
      <w:pPr>
        <w:ind w:left="-567"/>
        <w:jc w:val="both"/>
        <w:rPr>
          <w:rFonts w:ascii="Arial" w:hAnsi="Arial" w:cs="Arial"/>
          <w:b/>
          <w:bCs/>
          <w:sz w:val="18"/>
          <w:szCs w:val="18"/>
          <w:lang w:val="en-US"/>
        </w:rPr>
      </w:pPr>
      <w:r w:rsidRPr="004D0BC4">
        <w:rPr>
          <w:rFonts w:ascii="Arial" w:hAnsi="Arial" w:cs="Arial"/>
          <w:b/>
          <w:bCs/>
          <w:sz w:val="18"/>
          <w:szCs w:val="18"/>
          <w:lang w:val="en-US"/>
        </w:rPr>
        <w:t>Supplementary Table</w:t>
      </w:r>
      <w:r w:rsidR="009F0EBD">
        <w:rPr>
          <w:rFonts w:ascii="Arial" w:hAnsi="Arial" w:cs="Arial"/>
          <w:b/>
          <w:bCs/>
          <w:sz w:val="18"/>
          <w:szCs w:val="18"/>
          <w:lang w:val="en-US"/>
        </w:rPr>
        <w:t xml:space="preserve"> S12</w:t>
      </w:r>
      <w:r w:rsidR="00CF41EB" w:rsidRPr="004D0BC4">
        <w:rPr>
          <w:rFonts w:ascii="Arial" w:hAnsi="Arial" w:cs="Arial"/>
          <w:b/>
          <w:bCs/>
          <w:sz w:val="18"/>
          <w:szCs w:val="18"/>
          <w:lang w:val="en-US"/>
        </w:rPr>
        <w:t xml:space="preserve">. Susceptibility to chloramphenicol of single-gene mutants. </w:t>
      </w:r>
    </w:p>
    <w:p w14:paraId="51E6C40E" w14:textId="77777777" w:rsidR="00552DA9" w:rsidRPr="00B10598" w:rsidRDefault="00552DA9" w:rsidP="00CF41EB">
      <w:pPr>
        <w:ind w:left="-567"/>
        <w:jc w:val="both"/>
        <w:rPr>
          <w:rFonts w:ascii="Arial" w:hAnsi="Arial" w:cs="Arial"/>
          <w:b/>
          <w:sz w:val="18"/>
          <w:szCs w:val="18"/>
          <w:lang w:val="en"/>
        </w:rPr>
      </w:pPr>
    </w:p>
    <w:p w14:paraId="18ABC2E9" w14:textId="77777777" w:rsidR="00FC3078" w:rsidRPr="0049455A" w:rsidRDefault="00FC3078" w:rsidP="009045D9">
      <w:pPr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W w:w="2719" w:type="dxa"/>
        <w:tblInd w:w="-51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47"/>
        <w:gridCol w:w="45"/>
        <w:gridCol w:w="1427"/>
      </w:tblGrid>
      <w:tr w:rsidR="009B740F" w:rsidRPr="004D0BC4" w14:paraId="77524D77" w14:textId="77777777" w:rsidTr="00552DA9">
        <w:trPr>
          <w:trHeight w:val="96"/>
        </w:trPr>
        <w:tc>
          <w:tcPr>
            <w:tcW w:w="1247" w:type="dxa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5179FF" w14:textId="77777777" w:rsidR="00CF41EB" w:rsidRPr="004D0BC4" w:rsidRDefault="00CF41EB" w:rsidP="009045D9">
            <w:pPr>
              <w:ind w:left="-15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Strain</w:t>
            </w:r>
          </w:p>
        </w:tc>
        <w:tc>
          <w:tcPr>
            <w:tcW w:w="45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C1F3CC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2C0A2A" w14:textId="77777777" w:rsidR="009B740F" w:rsidRDefault="00CF41EB" w:rsidP="00CF41EB">
            <w:pPr>
              <w:jc w:val="center"/>
              <w:textAlignment w:val="bottom"/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 xml:space="preserve">MIC CHL </w:t>
            </w:r>
          </w:p>
          <w:p w14:paraId="57B28983" w14:textId="1E8EE838" w:rsidR="00CF41EB" w:rsidRPr="009B740F" w:rsidRDefault="00CF41EB" w:rsidP="00CF41EB">
            <w:pPr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9B740F">
              <w:rPr>
                <w:rFonts w:ascii="Arial" w:eastAsia="MS Mincho" w:hAnsi="Arial" w:cs="Arial"/>
                <w:bCs/>
                <w:color w:val="000000" w:themeColor="text1"/>
                <w:kern w:val="24"/>
                <w:sz w:val="18"/>
                <w:szCs w:val="18"/>
                <w:lang w:val="en-US"/>
              </w:rPr>
              <w:t>(μg/ml)</w:t>
            </w:r>
          </w:p>
        </w:tc>
      </w:tr>
      <w:tr w:rsidR="009B740F" w:rsidRPr="004D0BC4" w14:paraId="38798CDC" w14:textId="77777777" w:rsidTr="009045D9">
        <w:trPr>
          <w:trHeight w:val="68"/>
        </w:trPr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72B722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MG1655</w:t>
            </w:r>
          </w:p>
        </w:tc>
        <w:tc>
          <w:tcPr>
            <w:tcW w:w="45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E85237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A6F107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4</w:t>
            </w:r>
          </w:p>
        </w:tc>
      </w:tr>
      <w:tr w:rsidR="009B740F" w:rsidRPr="004D0BC4" w14:paraId="3712495E" w14:textId="77777777" w:rsidTr="009045D9">
        <w:trPr>
          <w:trHeight w:val="68"/>
        </w:trPr>
        <w:tc>
          <w:tcPr>
            <w:tcW w:w="124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1D9C61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FhuA197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050184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17FB58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2</w:t>
            </w:r>
          </w:p>
        </w:tc>
      </w:tr>
      <w:tr w:rsidR="009B740F" w:rsidRPr="004D0BC4" w14:paraId="0D49E53F" w14:textId="77777777" w:rsidTr="009045D9">
        <w:trPr>
          <w:trHeight w:val="67"/>
        </w:trPr>
        <w:tc>
          <w:tcPr>
            <w:tcW w:w="124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95724A" w14:textId="77777777" w:rsidR="00CF41EB" w:rsidRPr="004D0BC4" w:rsidRDefault="00CF41EB" w:rsidP="00CF41EB">
            <w:pPr>
              <w:spacing w:line="318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EFG593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4E643D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684C75" w14:textId="77777777" w:rsidR="00CF41EB" w:rsidRPr="004D0BC4" w:rsidRDefault="00CF41EB" w:rsidP="00CF41EB">
            <w:pPr>
              <w:spacing w:line="318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2</w:t>
            </w:r>
          </w:p>
        </w:tc>
      </w:tr>
      <w:tr w:rsidR="009B740F" w:rsidRPr="004D0BC4" w14:paraId="499887EE" w14:textId="77777777" w:rsidTr="009045D9">
        <w:trPr>
          <w:trHeight w:val="68"/>
        </w:trPr>
        <w:tc>
          <w:tcPr>
            <w:tcW w:w="124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C52F6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PotA208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37A699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FEFF64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4</w:t>
            </w:r>
          </w:p>
        </w:tc>
      </w:tr>
      <w:tr w:rsidR="009B740F" w:rsidRPr="004D0BC4" w14:paraId="6B3B033C" w14:textId="77777777" w:rsidTr="009045D9">
        <w:trPr>
          <w:trHeight w:val="68"/>
        </w:trPr>
        <w:tc>
          <w:tcPr>
            <w:tcW w:w="124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A37ED0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BW25113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44EB19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FBE989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4</w:t>
            </w:r>
          </w:p>
        </w:tc>
      </w:tr>
      <w:tr w:rsidR="009B740F" w:rsidRPr="004D0BC4" w14:paraId="70AE0657" w14:textId="77777777" w:rsidTr="009045D9">
        <w:trPr>
          <w:trHeight w:val="68"/>
        </w:trPr>
        <w:tc>
          <w:tcPr>
            <w:tcW w:w="1247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F8062A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JW3711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114C5B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AB0365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8</w:t>
            </w:r>
          </w:p>
        </w:tc>
      </w:tr>
      <w:tr w:rsidR="009B740F" w:rsidRPr="004D0BC4" w14:paraId="6B46BB91" w14:textId="77777777" w:rsidTr="009045D9">
        <w:trPr>
          <w:trHeight w:val="33"/>
        </w:trPr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3630D6" w14:textId="77777777" w:rsidR="00CF41EB" w:rsidRPr="004D0BC4" w:rsidRDefault="00CF41EB" w:rsidP="00CF41EB">
            <w:pPr>
              <w:spacing w:line="325" w:lineRule="atLeast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b/>
                <w:bCs/>
                <w:color w:val="000000"/>
                <w:kern w:val="24"/>
                <w:sz w:val="18"/>
                <w:szCs w:val="18"/>
                <w:lang w:val="en-US"/>
              </w:rPr>
              <w:t>JW0422</w:t>
            </w:r>
          </w:p>
        </w:tc>
        <w:tc>
          <w:tcPr>
            <w:tcW w:w="45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FC7E0C" w14:textId="77777777" w:rsidR="00CF41EB" w:rsidRPr="004D0BC4" w:rsidRDefault="00CF41EB" w:rsidP="00CF41EB">
            <w:pPr>
              <w:rPr>
                <w:rFonts w:ascii="Arial" w:eastAsia="Times New Roman" w:hAnsi="Arial" w:cs="Arial"/>
                <w:sz w:val="18"/>
                <w:szCs w:val="18"/>
                <w:lang w:val="es-CL"/>
              </w:rPr>
            </w:pPr>
          </w:p>
        </w:tc>
        <w:tc>
          <w:tcPr>
            <w:tcW w:w="142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27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C7950" w14:textId="77777777" w:rsidR="00CF41EB" w:rsidRPr="004D0BC4" w:rsidRDefault="00CF41EB" w:rsidP="00CF41EB">
            <w:pPr>
              <w:spacing w:line="325" w:lineRule="atLeast"/>
              <w:jc w:val="center"/>
              <w:textAlignment w:val="bottom"/>
              <w:rPr>
                <w:rFonts w:ascii="Arial" w:hAnsi="Arial" w:cs="Arial"/>
                <w:sz w:val="18"/>
                <w:szCs w:val="18"/>
                <w:lang w:val="es-CL"/>
              </w:rPr>
            </w:pPr>
            <w:r w:rsidRPr="004D0BC4">
              <w:rPr>
                <w:rFonts w:ascii="Arial" w:hAnsi="Arial" w:cs="Arial"/>
                <w:color w:val="000000"/>
                <w:kern w:val="24"/>
                <w:sz w:val="18"/>
                <w:szCs w:val="18"/>
                <w:lang w:val="en-US"/>
              </w:rPr>
              <w:t>4</w:t>
            </w:r>
          </w:p>
        </w:tc>
      </w:tr>
    </w:tbl>
    <w:p w14:paraId="10611EA4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78E143AE" w14:textId="77777777" w:rsidR="00FC3078" w:rsidRPr="0049455A" w:rsidRDefault="00FC3078" w:rsidP="00FC3078">
      <w:pPr>
        <w:ind w:left="-567"/>
        <w:jc w:val="both"/>
        <w:rPr>
          <w:rFonts w:ascii="Arial" w:hAnsi="Arial" w:cs="Arial"/>
          <w:sz w:val="20"/>
          <w:szCs w:val="20"/>
          <w:lang w:val="en-US"/>
        </w:rPr>
      </w:pPr>
    </w:p>
    <w:p w14:paraId="39C601BF" w14:textId="77777777" w:rsidR="00CF41EB" w:rsidRDefault="00CF41EB">
      <w:pPr>
        <w:rPr>
          <w:rFonts w:ascii="Arial" w:hAnsi="Arial" w:cs="Arial"/>
          <w:b/>
          <w:sz w:val="20"/>
          <w:szCs w:val="20"/>
        </w:rPr>
      </w:pPr>
    </w:p>
    <w:p w14:paraId="7C3DD4F3" w14:textId="77777777" w:rsidR="00CF41EB" w:rsidRDefault="00CF41EB">
      <w:pPr>
        <w:rPr>
          <w:rFonts w:ascii="Arial" w:hAnsi="Arial" w:cs="Arial"/>
          <w:b/>
          <w:sz w:val="20"/>
          <w:szCs w:val="20"/>
        </w:rPr>
      </w:pPr>
    </w:p>
    <w:p w14:paraId="6B1F62F0" w14:textId="77777777" w:rsidR="00CF41EB" w:rsidRDefault="00CF41EB">
      <w:pPr>
        <w:rPr>
          <w:rFonts w:ascii="Arial" w:hAnsi="Arial" w:cs="Arial"/>
          <w:b/>
          <w:sz w:val="20"/>
          <w:szCs w:val="20"/>
        </w:rPr>
      </w:pPr>
    </w:p>
    <w:p w14:paraId="1030A9CB" w14:textId="5F2913B4" w:rsidR="00CF41EB" w:rsidRDefault="00CF41EB">
      <w:pPr>
        <w:rPr>
          <w:rFonts w:ascii="Arial" w:hAnsi="Arial" w:cs="Arial"/>
          <w:bCs/>
          <w:lang w:val="en-US"/>
        </w:rPr>
      </w:pPr>
      <w:r>
        <w:rPr>
          <w:rFonts w:ascii="Arial" w:hAnsi="Arial" w:cs="Arial"/>
          <w:bCs/>
          <w:noProof/>
          <w:lang w:eastAsia="zh-CN"/>
        </w:rPr>
        <w:drawing>
          <wp:inline distT="0" distB="0" distL="0" distR="0" wp14:anchorId="0D643681" wp14:editId="096E1A1F">
            <wp:extent cx="3359999" cy="288000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M8M complementation w:o GEN.ep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9999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6C41DE6" wp14:editId="2D45C97F">
                <wp:simplePos x="0" y="0"/>
                <wp:positionH relativeFrom="column">
                  <wp:posOffset>0</wp:posOffset>
                </wp:positionH>
                <wp:positionV relativeFrom="paragraph">
                  <wp:posOffset>-114300</wp:posOffset>
                </wp:positionV>
                <wp:extent cx="457200" cy="457200"/>
                <wp:effectExtent l="0" t="0" r="0" b="0"/>
                <wp:wrapSquare wrapText="bothSides"/>
                <wp:docPr id="3" name="Cuadro de texto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72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626EE19" w14:textId="4D3ECC30" w:rsidR="00833835" w:rsidRPr="009045D9" w:rsidRDefault="00833835">
                            <w:pPr>
                              <w:rPr>
                                <w:rFonts w:ascii="Arial" w:hAnsi="Arial"/>
                                <w:b/>
                                <w:sz w:val="32"/>
                                <w:szCs w:val="32"/>
                              </w:rPr>
                            </w:pPr>
                            <w:r w:rsidRPr="009045D9">
                              <w:rPr>
                                <w:rFonts w:ascii="Arial" w:hAnsi="Arial"/>
                                <w:b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6C41DE6" id="_x0000_t202" coordsize="21600,21600" o:spt="202" path="m,l,21600r21600,l21600,xe">
                <v:stroke joinstyle="miter"/>
                <v:path gradientshapeok="t" o:connecttype="rect"/>
              </v:shapetype>
              <v:shape id="Cuadro de texto 3" o:spid="_x0000_s1026" type="#_x0000_t202" style="position:absolute;margin-left:0;margin-top:-9pt;width:36pt;height:36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" filled="f" stroked="f">
                <v:textbox>
                  <w:txbxContent>
                    <w:p w14:paraId="4626EE19" w14:textId="4D3ECC30" w:rsidR="00833835" w:rsidRPr="009045D9" w:rsidRDefault="00833835">
                      <w:pPr>
                        <w:rPr>
                          <w:rFonts w:ascii="Arial" w:hAnsi="Arial"/>
                          <w:b/>
                          <w:sz w:val="32"/>
                          <w:szCs w:val="32"/>
                        </w:rPr>
                      </w:pPr>
                      <w:r w:rsidRPr="009045D9">
                        <w:rPr>
                          <w:rFonts w:ascii="Arial" w:hAnsi="Arial"/>
                          <w:b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5EE7A68" w14:textId="261C2638" w:rsidR="00CF41EB" w:rsidRDefault="00CF41EB">
      <w:pPr>
        <w:rPr>
          <w:rFonts w:ascii="Arial" w:hAnsi="Arial" w:cs="Arial"/>
          <w:bCs/>
          <w:lang w:val="en-US"/>
        </w:rPr>
      </w:pPr>
      <w:r>
        <w:rPr>
          <w:rFonts w:ascii="Arial" w:hAnsi="Arial" w:cs="Arial"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E66387D" wp14:editId="20F30930">
                <wp:simplePos x="0" y="0"/>
                <wp:positionH relativeFrom="column">
                  <wp:posOffset>114300</wp:posOffset>
                </wp:positionH>
                <wp:positionV relativeFrom="paragraph">
                  <wp:posOffset>88900</wp:posOffset>
                </wp:positionV>
                <wp:extent cx="457200" cy="457200"/>
                <wp:effectExtent l="0" t="0" r="0" b="0"/>
                <wp:wrapSquare wrapText="bothSides"/>
                <wp:docPr id="4" name="Cuadro de texto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72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858B352" w14:textId="6BB84526" w:rsidR="00833835" w:rsidRPr="009045D9" w:rsidRDefault="00833835" w:rsidP="00CF41EB">
                            <w:pPr>
                              <w:rPr>
                                <w:rFonts w:ascii="Arial" w:hAnsi="Arial"/>
                                <w:b/>
                                <w:sz w:val="32"/>
                                <w:szCs w:val="32"/>
                              </w:rPr>
                            </w:pPr>
                            <w:r w:rsidRPr="009045D9">
                              <w:rPr>
                                <w:rFonts w:ascii="Arial" w:hAnsi="Arial"/>
                                <w:b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E66387D" id="Cuadro de texto 4" o:spid="_x0000_s1027" type="#_x0000_t202" style="position:absolute;margin-left:9pt;margin-top:7pt;width:36pt;height:36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" filled="f" stroked="f">
                <v:textbox>
                  <w:txbxContent>
                    <w:p w14:paraId="2858B352" w14:textId="6BB84526" w:rsidR="00833835" w:rsidRPr="009045D9" w:rsidRDefault="00833835" w:rsidP="00CF41EB">
                      <w:pPr>
                        <w:rPr>
                          <w:rFonts w:ascii="Arial" w:hAnsi="Arial"/>
                          <w:b/>
                          <w:sz w:val="32"/>
                          <w:szCs w:val="32"/>
                        </w:rPr>
                      </w:pPr>
                      <w:r w:rsidRPr="009045D9">
                        <w:rPr>
                          <w:rFonts w:ascii="Arial" w:hAnsi="Arial"/>
                          <w:b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8DAC153" w14:textId="32104E27" w:rsidR="00CF41EB" w:rsidRDefault="00CF41EB">
      <w:pPr>
        <w:rPr>
          <w:rFonts w:ascii="Arial" w:hAnsi="Arial" w:cs="Arial"/>
          <w:bCs/>
          <w:lang w:val="en-US"/>
        </w:rPr>
      </w:pPr>
      <w:r>
        <w:rPr>
          <w:rFonts w:ascii="Arial" w:hAnsi="Arial" w:cs="Arial"/>
          <w:bCs/>
          <w:noProof/>
          <w:lang w:eastAsia="zh-CN"/>
        </w:rPr>
        <w:drawing>
          <wp:inline distT="0" distB="0" distL="0" distR="0" wp14:anchorId="3692FAE5" wp14:editId="4A6618A3">
            <wp:extent cx="3360000" cy="2880000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M8M comlementation GEN 128.eps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6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134A22" w14:textId="77777777" w:rsidR="00CF41EB" w:rsidRDefault="00CF41EB">
      <w:pPr>
        <w:rPr>
          <w:rFonts w:ascii="Arial" w:hAnsi="Arial" w:cs="Arial"/>
          <w:bCs/>
          <w:lang w:val="en-US"/>
        </w:rPr>
      </w:pPr>
    </w:p>
    <w:p w14:paraId="5A3DA726" w14:textId="41A01268" w:rsidR="00CF41EB" w:rsidRPr="00B10598" w:rsidRDefault="00474F67" w:rsidP="00474F67">
      <w:pPr>
        <w:jc w:val="both"/>
        <w:rPr>
          <w:rFonts w:ascii="Arial" w:hAnsi="Arial" w:cs="Arial"/>
          <w:b/>
          <w:sz w:val="20"/>
          <w:szCs w:val="20"/>
          <w:lang w:val="en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t xml:space="preserve">Supplementary </w:t>
      </w:r>
      <w:r w:rsidRPr="00C31E91">
        <w:rPr>
          <w:rFonts w:ascii="Arial" w:hAnsi="Arial" w:cs="Arial"/>
          <w:b/>
          <w:bCs/>
          <w:sz w:val="20"/>
          <w:szCs w:val="20"/>
          <w:lang w:val="en-US"/>
        </w:rPr>
        <w:t xml:space="preserve">Figure </w:t>
      </w:r>
      <w:r w:rsidR="004E0D49">
        <w:rPr>
          <w:rFonts w:ascii="Arial" w:hAnsi="Arial" w:cs="Arial"/>
          <w:b/>
          <w:bCs/>
          <w:sz w:val="20"/>
          <w:szCs w:val="20"/>
          <w:lang w:val="en-US"/>
        </w:rPr>
        <w:t>S1</w:t>
      </w:r>
      <w:r w:rsidRPr="00C31E91">
        <w:rPr>
          <w:rFonts w:ascii="Arial" w:hAnsi="Arial" w:cs="Arial"/>
          <w:b/>
          <w:bCs/>
          <w:sz w:val="20"/>
          <w:szCs w:val="20"/>
          <w:lang w:val="en-US"/>
        </w:rPr>
        <w:t xml:space="preserve">. Effect on growth of complementation with wild-type genes in CIM8M. </w:t>
      </w:r>
      <w:r w:rsidRPr="00C31E91">
        <w:rPr>
          <w:rFonts w:ascii="Arial" w:hAnsi="Arial" w:cs="Arial"/>
          <w:sz w:val="20"/>
          <w:szCs w:val="20"/>
          <w:lang w:val="en-US"/>
        </w:rPr>
        <w:t xml:space="preserve">The effect of complementation of </w:t>
      </w:r>
      <w:r w:rsidR="009B740F">
        <w:rPr>
          <w:rFonts w:ascii="Arial" w:hAnsi="Arial" w:cs="Arial"/>
          <w:sz w:val="20"/>
          <w:szCs w:val="20"/>
          <w:lang w:val="en-US"/>
        </w:rPr>
        <w:t>CIM8M</w:t>
      </w:r>
      <w:r w:rsidRPr="00C31E91">
        <w:rPr>
          <w:rFonts w:ascii="Arial" w:hAnsi="Arial" w:cs="Arial"/>
          <w:sz w:val="20"/>
          <w:szCs w:val="20"/>
          <w:lang w:val="en-US"/>
        </w:rPr>
        <w:t xml:space="preserve"> was evaluated on M9 minimal media</w:t>
      </w:r>
      <w:r w:rsidR="009B740F">
        <w:rPr>
          <w:rFonts w:ascii="Arial" w:hAnsi="Arial" w:cs="Arial"/>
          <w:sz w:val="20"/>
          <w:szCs w:val="20"/>
          <w:lang w:val="en-US"/>
        </w:rPr>
        <w:t xml:space="preserve"> supplemented with glucose</w:t>
      </w:r>
      <w:r w:rsidRPr="00C31E91">
        <w:rPr>
          <w:rFonts w:ascii="Arial" w:hAnsi="Arial" w:cs="Arial"/>
          <w:sz w:val="20"/>
          <w:szCs w:val="20"/>
          <w:lang w:val="en-US"/>
        </w:rPr>
        <w:t xml:space="preserve"> without (A) and with gentamicin at</w:t>
      </w:r>
      <w:r w:rsidRPr="00632A16">
        <w:rPr>
          <w:rFonts w:ascii="Arial" w:hAnsi="Arial" w:cs="Arial"/>
          <w:sz w:val="20"/>
          <w:szCs w:val="20"/>
          <w:lang w:val="en-US"/>
        </w:rPr>
        <w:t xml:space="preserve"> a final concentration of 128 μg/ml (B).</w:t>
      </w:r>
      <w:r>
        <w:rPr>
          <w:rFonts w:ascii="Arial" w:hAnsi="Arial" w:cs="Arial"/>
          <w:sz w:val="20"/>
          <w:szCs w:val="20"/>
          <w:lang w:val="en-US"/>
        </w:rPr>
        <w:t xml:space="preserve"> Error bars correspond to the standard deviation of three independent replicates.</w:t>
      </w:r>
    </w:p>
    <w:p w14:paraId="0A423BBE" w14:textId="77777777" w:rsidR="00CF41EB" w:rsidRPr="00B10598" w:rsidRDefault="00CF41EB">
      <w:pPr>
        <w:rPr>
          <w:rFonts w:ascii="Arial" w:hAnsi="Arial" w:cs="Arial"/>
          <w:b/>
          <w:sz w:val="20"/>
          <w:szCs w:val="20"/>
          <w:lang w:val="en"/>
        </w:rPr>
      </w:pPr>
    </w:p>
    <w:p w14:paraId="29FAA0D2" w14:textId="77777777" w:rsidR="00CF41EB" w:rsidRPr="00B10598" w:rsidRDefault="00CF41EB">
      <w:pPr>
        <w:rPr>
          <w:rFonts w:ascii="Arial" w:hAnsi="Arial" w:cs="Arial"/>
          <w:b/>
          <w:sz w:val="20"/>
          <w:szCs w:val="20"/>
          <w:lang w:val="en"/>
        </w:rPr>
      </w:pPr>
    </w:p>
    <w:p w14:paraId="0EF865FE" w14:textId="77777777" w:rsidR="00CF41EB" w:rsidRPr="00B10598" w:rsidRDefault="00CF41EB">
      <w:pPr>
        <w:rPr>
          <w:rFonts w:ascii="Arial" w:hAnsi="Arial" w:cs="Arial"/>
          <w:b/>
          <w:sz w:val="20"/>
          <w:szCs w:val="20"/>
          <w:lang w:val="en"/>
        </w:rPr>
      </w:pPr>
    </w:p>
    <w:p w14:paraId="09EC78DE" w14:textId="77777777" w:rsidR="00CF41EB" w:rsidRPr="00B10598" w:rsidRDefault="00CF41EB">
      <w:pPr>
        <w:rPr>
          <w:rFonts w:ascii="Arial" w:hAnsi="Arial" w:cs="Arial"/>
          <w:b/>
          <w:sz w:val="20"/>
          <w:szCs w:val="20"/>
          <w:lang w:val="en"/>
        </w:rPr>
      </w:pPr>
    </w:p>
    <w:p w14:paraId="60F91A60" w14:textId="77777777" w:rsidR="00CF41EB" w:rsidRDefault="00CF41EB">
      <w:pPr>
        <w:rPr>
          <w:rFonts w:ascii="Arial" w:hAnsi="Arial" w:cs="Arial"/>
          <w:b/>
          <w:sz w:val="20"/>
          <w:szCs w:val="20"/>
          <w:lang w:val="en"/>
        </w:rPr>
      </w:pPr>
    </w:p>
    <w:p w14:paraId="2A4D1D0C" w14:textId="77777777" w:rsidR="009045D9" w:rsidRDefault="009045D9">
      <w:pPr>
        <w:rPr>
          <w:rFonts w:ascii="Arial" w:hAnsi="Arial" w:cs="Arial"/>
          <w:b/>
          <w:sz w:val="20"/>
          <w:szCs w:val="20"/>
          <w:lang w:val="en"/>
        </w:rPr>
      </w:pPr>
    </w:p>
    <w:p w14:paraId="6B600F6D" w14:textId="77777777" w:rsidR="009045D9" w:rsidRDefault="009045D9">
      <w:pPr>
        <w:rPr>
          <w:rFonts w:ascii="Arial" w:hAnsi="Arial" w:cs="Arial"/>
          <w:b/>
          <w:sz w:val="20"/>
          <w:szCs w:val="20"/>
          <w:lang w:val="en"/>
        </w:rPr>
      </w:pPr>
    </w:p>
    <w:p w14:paraId="5F3CC008" w14:textId="77777777" w:rsidR="009045D9" w:rsidRDefault="009045D9">
      <w:pPr>
        <w:rPr>
          <w:rFonts w:ascii="Arial" w:hAnsi="Arial" w:cs="Arial"/>
          <w:b/>
          <w:sz w:val="20"/>
          <w:szCs w:val="20"/>
          <w:lang w:val="en"/>
        </w:rPr>
      </w:pPr>
    </w:p>
    <w:p w14:paraId="389FE16D" w14:textId="77777777" w:rsidR="009045D9" w:rsidRPr="00B10598" w:rsidRDefault="009045D9">
      <w:pPr>
        <w:rPr>
          <w:rFonts w:ascii="Arial" w:hAnsi="Arial" w:cs="Arial"/>
          <w:b/>
          <w:sz w:val="20"/>
          <w:szCs w:val="20"/>
          <w:lang w:val="en"/>
        </w:rPr>
      </w:pPr>
    </w:p>
    <w:p w14:paraId="4C9E38F6" w14:textId="40056CE1" w:rsidR="00311E4A" w:rsidRPr="00872BE9" w:rsidRDefault="003E4315">
      <w:pPr>
        <w:rPr>
          <w:rFonts w:ascii="Arial" w:hAnsi="Arial" w:cs="Arial"/>
          <w:b/>
          <w:sz w:val="20"/>
          <w:szCs w:val="20"/>
          <w:lang w:val="en-US"/>
        </w:rPr>
      </w:pPr>
      <w:r w:rsidRPr="00872BE9">
        <w:rPr>
          <w:rFonts w:ascii="Arial" w:hAnsi="Arial" w:cs="Arial"/>
          <w:b/>
          <w:sz w:val="20"/>
          <w:szCs w:val="20"/>
          <w:lang w:val="en-US"/>
        </w:rPr>
        <w:t>Supplementary R</w:t>
      </w:r>
      <w:r w:rsidR="00FC3078" w:rsidRPr="00872BE9">
        <w:rPr>
          <w:rFonts w:ascii="Arial" w:hAnsi="Arial" w:cs="Arial"/>
          <w:b/>
          <w:sz w:val="20"/>
          <w:szCs w:val="20"/>
          <w:lang w:val="en-US"/>
        </w:rPr>
        <w:t>eferences</w:t>
      </w:r>
    </w:p>
    <w:p w14:paraId="6CFC21DC" w14:textId="77777777" w:rsidR="00FC3078" w:rsidRPr="00B10598" w:rsidRDefault="00FC3078">
      <w:pPr>
        <w:rPr>
          <w:rFonts w:ascii="Arial" w:hAnsi="Arial" w:cs="Arial"/>
          <w:sz w:val="20"/>
          <w:szCs w:val="20"/>
          <w:lang w:val="en"/>
        </w:rPr>
      </w:pPr>
    </w:p>
    <w:p w14:paraId="1FABF5BA" w14:textId="77777777" w:rsidR="00FC3078" w:rsidRPr="00B10598" w:rsidRDefault="00FC3078">
      <w:pPr>
        <w:rPr>
          <w:rFonts w:ascii="Arial" w:hAnsi="Arial" w:cs="Arial"/>
          <w:sz w:val="20"/>
          <w:szCs w:val="20"/>
          <w:lang w:val="en"/>
        </w:rPr>
      </w:pPr>
    </w:p>
    <w:p w14:paraId="3D482A98" w14:textId="77777777" w:rsidR="0096582C" w:rsidRPr="007923B7" w:rsidRDefault="00FC3078" w:rsidP="0096582C">
      <w:pPr>
        <w:pStyle w:val="EndNoteBibliography"/>
        <w:ind w:left="720" w:hanging="720"/>
        <w:rPr>
          <w:noProof/>
          <w:lang w:val="en"/>
        </w:rPr>
      </w:pPr>
      <w:r w:rsidRPr="0049455A">
        <w:rPr>
          <w:szCs w:val="20"/>
        </w:rPr>
        <w:fldChar w:fldCharType="begin"/>
      </w:r>
      <w:r w:rsidRPr="00B10598">
        <w:rPr>
          <w:szCs w:val="20"/>
          <w:lang w:val="en"/>
        </w:rPr>
        <w:instrText xml:space="preserve"> ADDIN EN.REFLIST </w:instrText>
      </w:r>
      <w:r w:rsidRPr="0049455A">
        <w:rPr>
          <w:szCs w:val="20"/>
        </w:rPr>
        <w:fldChar w:fldCharType="separate"/>
      </w:r>
      <w:r w:rsidR="0096582C" w:rsidRPr="007923B7">
        <w:rPr>
          <w:noProof/>
          <w:lang w:val="en"/>
        </w:rPr>
        <w:t>[1] T. Baba, T. Ara, M. Hasegawa, Y. Takai, Y. Okumura, M. Baba, K.A. Datsenko, M. Tomita, B.L. Wanner, and H. Mori, Construction of Escherichia coli K-12 in-frame, single-gene knockout mutants: the Keio collection. Molecular systems biology 2 (2006) 2006 0008.</w:t>
      </w:r>
    </w:p>
    <w:p w14:paraId="78D7078B" w14:textId="77777777" w:rsidR="0096582C" w:rsidRPr="007923B7" w:rsidRDefault="0096582C" w:rsidP="0096582C">
      <w:pPr>
        <w:pStyle w:val="EndNoteBibliography"/>
        <w:ind w:left="720" w:hanging="720"/>
        <w:rPr>
          <w:noProof/>
          <w:lang w:val="en"/>
        </w:rPr>
      </w:pPr>
      <w:r w:rsidRPr="007923B7">
        <w:rPr>
          <w:noProof/>
          <w:lang w:val="en"/>
        </w:rPr>
        <w:t>[2] V. de Lorenzo, and K.N. Timmis, Analysis and construction of stable phenotypes in gram-negative bacteria with Tn5- and Tn10-derived minitransposons. in: P.M.B. Virginia L. Clark, (Ed.), Methods in Enzymology, Academic Press, 1994, pp. 386-405.</w:t>
      </w:r>
    </w:p>
    <w:p w14:paraId="2B980819" w14:textId="77777777" w:rsidR="0096582C" w:rsidRPr="007923B7" w:rsidRDefault="0096582C" w:rsidP="0096582C">
      <w:pPr>
        <w:pStyle w:val="EndNoteBibliography"/>
        <w:ind w:left="720" w:hanging="720"/>
        <w:rPr>
          <w:noProof/>
          <w:lang w:val="en"/>
        </w:rPr>
      </w:pPr>
      <w:r w:rsidRPr="007923B7">
        <w:rPr>
          <w:noProof/>
          <w:lang w:val="en"/>
        </w:rPr>
        <w:t>[3] F. Antognoni, S. Del Duca, A. Kuraishi, E. Kawabe, T. Fukuchi-Shimogori, K. Kashiwagi, and K. Igarashi, Transcriptional inhibition of the operon for the spermidine uptake system by the substrate-binding protein PotD. The Journal of biological chemistry 274 (1999) 1942-8.</w:t>
      </w:r>
    </w:p>
    <w:p w14:paraId="598F4944" w14:textId="77777777" w:rsidR="0096582C" w:rsidRPr="007923B7" w:rsidRDefault="0096582C" w:rsidP="0096582C">
      <w:pPr>
        <w:pStyle w:val="EndNoteBibliography"/>
        <w:ind w:left="720" w:hanging="720"/>
        <w:rPr>
          <w:noProof/>
          <w:lang w:val="en"/>
        </w:rPr>
      </w:pPr>
      <w:r w:rsidRPr="007923B7">
        <w:rPr>
          <w:noProof/>
          <w:lang w:val="en"/>
        </w:rPr>
        <w:t>[4] M. Kitagawa, T. Ara, M. Arifuzzaman, T. Ioka-Nakamichi, E. Inamoto, H. Toyonaga, and H. Mori, Complete set of ORF clones of Escherichia coli ASKA library (a complete set of E. coli K-12 ORF archive): unique resources for biological research. DNA research : an international journal for rapid publication of reports on genes and genomes 12 (2005) 291-9.</w:t>
      </w:r>
    </w:p>
    <w:p w14:paraId="2BDD42EF" w14:textId="77777777" w:rsidR="0096582C" w:rsidRPr="007923B7" w:rsidRDefault="0096582C" w:rsidP="0096582C">
      <w:pPr>
        <w:pStyle w:val="EndNoteBibliography"/>
        <w:ind w:left="720" w:hanging="720"/>
        <w:rPr>
          <w:noProof/>
          <w:lang w:val="en"/>
        </w:rPr>
      </w:pPr>
      <w:r w:rsidRPr="007923B7">
        <w:rPr>
          <w:noProof/>
          <w:lang w:val="en"/>
        </w:rPr>
        <w:t>[5] K.A. Datsenko, and B.L. Wanner, One-step inactivation of chromosomal genes in Escherichia coli K-12 using PCR products. Proceedings of the National Academy of Sciences 97 (2000) 6640-6645.</w:t>
      </w:r>
    </w:p>
    <w:p w14:paraId="303D29E6" w14:textId="77777777" w:rsidR="0096582C" w:rsidRPr="007923B7" w:rsidRDefault="0096582C" w:rsidP="0096582C">
      <w:pPr>
        <w:pStyle w:val="EndNoteBibliography"/>
        <w:ind w:left="720" w:hanging="720"/>
        <w:rPr>
          <w:noProof/>
          <w:lang w:val="en"/>
        </w:rPr>
      </w:pPr>
      <w:r w:rsidRPr="007923B7">
        <w:rPr>
          <w:noProof/>
          <w:lang w:val="en"/>
        </w:rPr>
        <w:t>[6] C. Piñero-Lambea, G. Bodelón, R. Fernández-Periáñez, A.M. Cuesta, L. Álvarez-Vallina, and L.Á. Fernández, Programming Controlled Adhesion of E. coli to Target Surfaces, Cells, and Tumors with Synthetic Adhesins. ACS synthetic biology 4 (2015) 463-473.</w:t>
      </w:r>
    </w:p>
    <w:p w14:paraId="1F887345" w14:textId="77777777" w:rsidR="0096582C" w:rsidRPr="0096582C" w:rsidRDefault="0096582C" w:rsidP="0096582C">
      <w:pPr>
        <w:pStyle w:val="EndNoteBibliography"/>
        <w:ind w:left="720" w:hanging="720"/>
        <w:rPr>
          <w:noProof/>
        </w:rPr>
      </w:pPr>
      <w:r w:rsidRPr="007923B7">
        <w:rPr>
          <w:noProof/>
          <w:lang w:val="en"/>
        </w:rPr>
        <w:t xml:space="preserve">[7] C.D. Herring, J.D. Glasner, and F.R. Blattner, Gene replacement without selection: regulated suppression of amber mutations in Escherichia coli. </w:t>
      </w:r>
      <w:r w:rsidRPr="0096582C">
        <w:rPr>
          <w:noProof/>
        </w:rPr>
        <w:t>Gene 311 (2003) 153-63.</w:t>
      </w:r>
    </w:p>
    <w:p w14:paraId="074250B9" w14:textId="357D35DF" w:rsidR="00FC3078" w:rsidRPr="0049455A" w:rsidRDefault="00FC3078">
      <w:pPr>
        <w:rPr>
          <w:rFonts w:ascii="Arial" w:hAnsi="Arial" w:cs="Arial"/>
          <w:sz w:val="20"/>
          <w:szCs w:val="20"/>
        </w:rPr>
      </w:pPr>
      <w:r w:rsidRPr="0049455A">
        <w:rPr>
          <w:rFonts w:ascii="Arial" w:hAnsi="Arial" w:cs="Arial"/>
          <w:sz w:val="20"/>
          <w:szCs w:val="20"/>
        </w:rPr>
        <w:fldChar w:fldCharType="end"/>
      </w:r>
    </w:p>
    <w:sectPr w:rsidR="00FC3078" w:rsidRPr="0049455A" w:rsidSect="00F67B1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059FD2" w14:textId="77777777" w:rsidR="00E45163" w:rsidRDefault="00E45163" w:rsidP="00F67B10">
      <w:r>
        <w:separator/>
      </w:r>
    </w:p>
  </w:endnote>
  <w:endnote w:type="continuationSeparator" w:id="0">
    <w:p w14:paraId="77B9DDEF" w14:textId="77777777" w:rsidR="00E45163" w:rsidRDefault="00E45163" w:rsidP="00F67B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cademy Engraved LET">
    <w:altName w:val="Calibri"/>
    <w:charset w:val="00"/>
    <w:family w:val="roman"/>
    <w:pitch w:val="variable"/>
    <w:sig w:usb0="8000007F" w:usb1="4000000A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5EEF84" w14:textId="77777777" w:rsidR="00E45163" w:rsidRDefault="00E45163" w:rsidP="00F67B10">
      <w:r>
        <w:separator/>
      </w:r>
    </w:p>
  </w:footnote>
  <w:footnote w:type="continuationSeparator" w:id="0">
    <w:p w14:paraId="53708066" w14:textId="77777777" w:rsidR="00E45163" w:rsidRDefault="00E45163" w:rsidP="00F67B1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Frontiers in Neuroendo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ve2ra9t7st5fretp5xve9z22vdzpz5rz5xf&quot;&gt;Paper Tesis&lt;record-ids&gt;&lt;item&gt;777&lt;/item&gt;&lt;item&gt;782&lt;/item&gt;&lt;item&gt;783&lt;/item&gt;&lt;/record-ids&gt;&lt;/item&gt;&lt;/Libraries&gt;"/>
  </w:docVars>
  <w:rsids>
    <w:rsidRoot w:val="00FC3078"/>
    <w:rsid w:val="000066D6"/>
    <w:rsid w:val="000427EC"/>
    <w:rsid w:val="000539ED"/>
    <w:rsid w:val="00080D92"/>
    <w:rsid w:val="000C16CE"/>
    <w:rsid w:val="00145E2B"/>
    <w:rsid w:val="001F4DEE"/>
    <w:rsid w:val="002E7640"/>
    <w:rsid w:val="00311E4A"/>
    <w:rsid w:val="003C542D"/>
    <w:rsid w:val="003C6A1E"/>
    <w:rsid w:val="003E4315"/>
    <w:rsid w:val="004265D5"/>
    <w:rsid w:val="004502C3"/>
    <w:rsid w:val="00474F67"/>
    <w:rsid w:val="00484346"/>
    <w:rsid w:val="0049455A"/>
    <w:rsid w:val="004D0BC4"/>
    <w:rsid w:val="004E0D49"/>
    <w:rsid w:val="004F42C2"/>
    <w:rsid w:val="0050731F"/>
    <w:rsid w:val="005260C2"/>
    <w:rsid w:val="00552DA9"/>
    <w:rsid w:val="005F2244"/>
    <w:rsid w:val="005F297B"/>
    <w:rsid w:val="005F527F"/>
    <w:rsid w:val="00603B7D"/>
    <w:rsid w:val="0060632B"/>
    <w:rsid w:val="00641E91"/>
    <w:rsid w:val="006E0D0C"/>
    <w:rsid w:val="006F658E"/>
    <w:rsid w:val="0077125E"/>
    <w:rsid w:val="007923B7"/>
    <w:rsid w:val="00833835"/>
    <w:rsid w:val="008354E4"/>
    <w:rsid w:val="008536E5"/>
    <w:rsid w:val="00872BE9"/>
    <w:rsid w:val="008838F0"/>
    <w:rsid w:val="008A73DE"/>
    <w:rsid w:val="009045D9"/>
    <w:rsid w:val="0091676E"/>
    <w:rsid w:val="0096582C"/>
    <w:rsid w:val="00994575"/>
    <w:rsid w:val="009B740F"/>
    <w:rsid w:val="009F0EBD"/>
    <w:rsid w:val="00A51CBA"/>
    <w:rsid w:val="00A75C39"/>
    <w:rsid w:val="00AC21B7"/>
    <w:rsid w:val="00AF0284"/>
    <w:rsid w:val="00B10598"/>
    <w:rsid w:val="00B8106A"/>
    <w:rsid w:val="00B94D91"/>
    <w:rsid w:val="00BB3238"/>
    <w:rsid w:val="00BE2145"/>
    <w:rsid w:val="00BF6DEA"/>
    <w:rsid w:val="00C21647"/>
    <w:rsid w:val="00C5374E"/>
    <w:rsid w:val="00C66E18"/>
    <w:rsid w:val="00CF41EB"/>
    <w:rsid w:val="00D355DD"/>
    <w:rsid w:val="00D60924"/>
    <w:rsid w:val="00E14B99"/>
    <w:rsid w:val="00E45163"/>
    <w:rsid w:val="00E91837"/>
    <w:rsid w:val="00EA7BAB"/>
    <w:rsid w:val="00F16AD1"/>
    <w:rsid w:val="00F26CAA"/>
    <w:rsid w:val="00F67B10"/>
    <w:rsid w:val="00F7784B"/>
    <w:rsid w:val="00FC3078"/>
    <w:rsid w:val="00FF4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5EEB80B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C307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FC3078"/>
    <w:pPr>
      <w:jc w:val="center"/>
    </w:pPr>
    <w:rPr>
      <w:rFonts w:ascii="Arial" w:hAnsi="Arial" w:cs="Arial"/>
      <w:sz w:val="20"/>
      <w:lang w:val="es-ES"/>
    </w:rPr>
  </w:style>
  <w:style w:type="paragraph" w:customStyle="1" w:styleId="EndNoteBibliography">
    <w:name w:val="EndNote Bibliography"/>
    <w:basedOn w:val="Normal"/>
    <w:rsid w:val="00FC3078"/>
    <w:rPr>
      <w:rFonts w:ascii="Arial" w:hAnsi="Arial" w:cs="Arial"/>
      <w:sz w:val="20"/>
      <w:lang w:val="es-ES"/>
    </w:rPr>
  </w:style>
  <w:style w:type="character" w:styleId="LineNumber">
    <w:name w:val="line number"/>
    <w:basedOn w:val="DefaultParagraphFont"/>
    <w:uiPriority w:val="99"/>
    <w:semiHidden/>
    <w:unhideWhenUsed/>
    <w:rsid w:val="00FC3078"/>
  </w:style>
  <w:style w:type="paragraph" w:styleId="BalloonText">
    <w:name w:val="Balloon Text"/>
    <w:basedOn w:val="Normal"/>
    <w:link w:val="BalloonTextChar"/>
    <w:uiPriority w:val="99"/>
    <w:semiHidden/>
    <w:unhideWhenUsed/>
    <w:rsid w:val="00FC307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3078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C3078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C30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30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30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30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307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67B10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67B10"/>
  </w:style>
  <w:style w:type="paragraph" w:styleId="Footer">
    <w:name w:val="footer"/>
    <w:basedOn w:val="Normal"/>
    <w:link w:val="FooterChar"/>
    <w:uiPriority w:val="99"/>
    <w:unhideWhenUsed/>
    <w:rsid w:val="00F67B10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67B10"/>
  </w:style>
  <w:style w:type="paragraph" w:styleId="NormalWeb">
    <w:name w:val="Normal (Web)"/>
    <w:basedOn w:val="Normal"/>
    <w:uiPriority w:val="99"/>
    <w:unhideWhenUsed/>
    <w:rsid w:val="00F67B10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s-CL"/>
    </w:rPr>
  </w:style>
  <w:style w:type="table" w:styleId="TableGrid">
    <w:name w:val="Table Grid"/>
    <w:basedOn w:val="TableNormal"/>
    <w:uiPriority w:val="59"/>
    <w:rsid w:val="00CF41E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31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4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79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3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6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0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93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8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8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1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9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emf"/><Relationship Id="rId5" Type="http://schemas.openxmlformats.org/officeDocument/2006/relationships/styles" Target="styles.xml"/><Relationship Id="rId10" Type="http://schemas.openxmlformats.org/officeDocument/2006/relationships/image" Target="media/image1.emf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>
  <documentManagement>
    <StageName xmlns="47ad9458-6716-4e69-98bd-8ba0dec94532" xsi:nil="true"/>
    <Checked_x0020_Out_x0020_To xmlns="47ad9458-6716-4e69-98bd-8ba0dec94532">
      <UserInfo>
        <DisplayName/>
        <AccountId xsi:nil="true"/>
        <AccountType/>
      </UserInfo>
    </Checked_x0020_Out_x0020_To>
    <DocumentType xmlns="47ad9458-6716-4e69-98bd-8ba0dec94532">Data Sheet</DocumentType>
    <TitleName xmlns="47ad9458-6716-4e69-98bd-8ba0dec94532">Data Sheet 1.DOCX</TitleName>
    <FileFormat xmlns="47ad9458-6716-4e69-98bd-8ba0dec94532">DOCX</FileFormat>
    <DocumentId xmlns="47ad9458-6716-4e69-98bd-8ba0dec94532">Data Sheet 1.DOCX</DocumentId>
    <IsDeleted xmlns="47ad9458-6716-4e69-98bd-8ba0dec94532">false</IsDeleted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34C5640FB88C44895358EB2DD49BD7B" ma:contentTypeVersion="7" ma:contentTypeDescription="Create a new document." ma:contentTypeScope="" ma:versionID="284b042a7654b1814a23c06e557ad55a">
  <xsd:schema xmlns:xsd="http://www.w3.org/2001/XMLSchema" xmlns:p="http://schemas.microsoft.com/office/2006/metadata/properties" xmlns:ns2="47ad9458-6716-4e69-98bd-8ba0dec94532" targetNamespace="http://schemas.microsoft.com/office/2006/metadata/properties" ma:root="true" ma:fieldsID="d10e88e606e8099b9f8e14cbf7618b12" ns2:_="">
    <xsd:import namespace="47ad9458-6716-4e69-98bd-8ba0dec94532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47ad9458-6716-4e69-98bd-8ba0dec94532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86E0F09-1C8A-48EF-B1E7-9B920F11C030}">
  <ds:schemaRefs>
    <ds:schemaRef ds:uri="http://schemas.microsoft.com/office/2006/metadata/properties"/>
    <ds:schemaRef ds:uri="47ad9458-6716-4e69-98bd-8ba0dec94532"/>
  </ds:schemaRefs>
</ds:datastoreItem>
</file>

<file path=customXml/itemProps2.xml><?xml version="1.0" encoding="utf-8"?>
<ds:datastoreItem xmlns:ds="http://schemas.openxmlformats.org/officeDocument/2006/customXml" ds:itemID="{D0385AC0-8766-489B-BD77-2802C6B2030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BB2677B-967B-463B-A5B3-4EA049B9D1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7ad9458-6716-4e69-98bd-8ba0dec94532"/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4.xml><?xml version="1.0" encoding="utf-8"?>
<ds:datastoreItem xmlns:ds="http://schemas.openxmlformats.org/officeDocument/2006/customXml" ds:itemID="{86D617BF-1CCE-4CF0-833D-B12FA2F8D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347</Words>
  <Characters>24784</Characters>
  <Application>Microsoft Office Word</Application>
  <DocSecurity>0</DocSecurity>
  <Lines>206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 Ibacache</dc:creator>
  <cp:keywords/>
  <dc:description/>
  <cp:lastModifiedBy>Frontiers</cp:lastModifiedBy>
  <cp:revision>2</cp:revision>
  <cp:lastPrinted>2017-07-09T13:33:00Z</cp:lastPrinted>
  <dcterms:created xsi:type="dcterms:W3CDTF">2018-03-05T10:35:00Z</dcterms:created>
  <dcterms:modified xsi:type="dcterms:W3CDTF">2018-03-05T1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34C5640FB88C44895358EB2DD49BD7B</vt:lpwstr>
  </property>
</Properties>
</file>